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575C7" w14:textId="32D77211" w:rsidR="00760568" w:rsidRPr="00112C82" w:rsidRDefault="005E65E5" w:rsidP="001E53CA">
      <w:pPr>
        <w:pStyle w:val="Afiliasi"/>
        <w:rPr>
          <w:b/>
        </w:rPr>
      </w:pPr>
      <w:r w:rsidRPr="00112C82">
        <w:rPr>
          <w:b/>
        </w:rPr>
        <w:t>ANALISIS</w:t>
      </w:r>
      <w:r w:rsidR="00760568" w:rsidRPr="00112C82">
        <w:rPr>
          <w:b/>
        </w:rPr>
        <w:t xml:space="preserve"> DEBIT LIMPASAN DAN KAPASITAS KOLAM TAMPUNG PADA PERUMAHAN BUNDER ASRI RESIDENCE DESA KEMBANGAN KECAMATAN KEBOMAS KABUPATEN GRESIK</w:t>
      </w:r>
    </w:p>
    <w:p w14:paraId="5342443E" w14:textId="77777777" w:rsidR="004E7F11" w:rsidRDefault="004E7F11" w:rsidP="0030125D">
      <w:pPr>
        <w:pStyle w:val="Stylepapertitle14pt"/>
        <w:spacing w:after="0" w:line="276" w:lineRule="auto"/>
        <w:rPr>
          <w:b/>
          <w:sz w:val="20"/>
          <w:szCs w:val="20"/>
        </w:rPr>
      </w:pPr>
    </w:p>
    <w:p w14:paraId="74042FD4" w14:textId="5B2C72F0" w:rsidR="00760568" w:rsidRPr="00710D9E" w:rsidRDefault="00447CBF" w:rsidP="004E7F11">
      <w:pPr>
        <w:pStyle w:val="Stylepapertitle14pt"/>
        <w:spacing w:after="0"/>
        <w:rPr>
          <w:b/>
          <w:sz w:val="20"/>
          <w:szCs w:val="20"/>
        </w:rPr>
      </w:pPr>
      <w:r w:rsidRPr="00710D9E">
        <w:rPr>
          <w:b/>
          <w:sz w:val="20"/>
          <w:szCs w:val="20"/>
        </w:rPr>
        <w:t>Rayhan Ramadhan Putra</w:t>
      </w:r>
    </w:p>
    <w:p w14:paraId="5FABBE5E" w14:textId="77777777" w:rsidR="00760568" w:rsidRPr="00710D9E" w:rsidRDefault="00447CBF" w:rsidP="004E7F11">
      <w:pPr>
        <w:pStyle w:val="Stylepapertitle14pt"/>
        <w:spacing w:after="0"/>
        <w:rPr>
          <w:sz w:val="20"/>
          <w:szCs w:val="20"/>
        </w:rPr>
      </w:pPr>
      <w:r w:rsidRPr="00710D9E">
        <w:rPr>
          <w:sz w:val="20"/>
          <w:szCs w:val="20"/>
        </w:rPr>
        <w:t>Mahasiswa S1 Teknik Sipil, Fakultas Teknik, Universitas Negeri Surabaya</w:t>
      </w:r>
    </w:p>
    <w:p w14:paraId="5AB2FAC8" w14:textId="77777777" w:rsidR="00447CBF" w:rsidRPr="00710D9E" w:rsidRDefault="00447CBF" w:rsidP="004E7F11">
      <w:pPr>
        <w:pStyle w:val="Stylepapertitle14pt"/>
        <w:spacing w:after="0"/>
        <w:rPr>
          <w:sz w:val="20"/>
          <w:szCs w:val="20"/>
        </w:rPr>
      </w:pPr>
      <w:r w:rsidRPr="00710D9E">
        <w:rPr>
          <w:sz w:val="20"/>
          <w:szCs w:val="20"/>
        </w:rPr>
        <w:t>E-mail: rayhanputra16050724033@mhs.unesa.ac.id</w:t>
      </w:r>
    </w:p>
    <w:p w14:paraId="1F4BB44F" w14:textId="77777777" w:rsidR="00ED13D6" w:rsidRPr="00710D9E" w:rsidRDefault="00447CBF" w:rsidP="004E7F11">
      <w:pPr>
        <w:pStyle w:val="Stylepapertitle14pt"/>
        <w:spacing w:before="240" w:after="0"/>
        <w:rPr>
          <w:b/>
          <w:sz w:val="20"/>
          <w:szCs w:val="20"/>
        </w:rPr>
      </w:pPr>
      <w:r w:rsidRPr="00710D9E">
        <w:rPr>
          <w:b/>
          <w:sz w:val="20"/>
          <w:szCs w:val="20"/>
        </w:rPr>
        <w:t>Djoni Irianto</w:t>
      </w:r>
    </w:p>
    <w:p w14:paraId="3650F286" w14:textId="77777777" w:rsidR="00B837BC" w:rsidRPr="00710D9E" w:rsidRDefault="00B837BC" w:rsidP="004E7F11">
      <w:pPr>
        <w:pStyle w:val="Stylepapertitle14pt"/>
        <w:spacing w:after="0"/>
        <w:rPr>
          <w:sz w:val="20"/>
          <w:szCs w:val="20"/>
        </w:rPr>
      </w:pPr>
      <w:r w:rsidRPr="00710D9E">
        <w:rPr>
          <w:sz w:val="20"/>
          <w:szCs w:val="20"/>
        </w:rPr>
        <w:t>Dosen Teknik Sipil, Fakultas Teknik, Universitas Negeri Surabaya</w:t>
      </w:r>
    </w:p>
    <w:p w14:paraId="5A74BE84" w14:textId="0CCC3AD9" w:rsidR="00ED13D6" w:rsidRPr="00710D9E" w:rsidRDefault="003F0C36" w:rsidP="004E7F11">
      <w:pPr>
        <w:pStyle w:val="Stylepapertitle14pt"/>
        <w:spacing w:after="0"/>
        <w:rPr>
          <w:sz w:val="20"/>
          <w:szCs w:val="20"/>
        </w:rPr>
      </w:pPr>
      <w:r w:rsidRPr="00710D9E">
        <w:rPr>
          <w:sz w:val="20"/>
          <w:szCs w:val="20"/>
        </w:rPr>
        <w:t>E-mail: djoniirianto@unesa.ac.id</w:t>
      </w:r>
    </w:p>
    <w:p w14:paraId="4BBDC4DD" w14:textId="333D1DD6" w:rsidR="00DA02BD" w:rsidRPr="00710D9E" w:rsidRDefault="00DA02BD" w:rsidP="00DA02BD">
      <w:pPr>
        <w:pStyle w:val="Stylepapertitle14pt"/>
        <w:spacing w:after="0" w:line="276" w:lineRule="auto"/>
        <w:rPr>
          <w:sz w:val="20"/>
          <w:szCs w:val="20"/>
        </w:rPr>
      </w:pPr>
    </w:p>
    <w:p w14:paraId="043C9790" w14:textId="73D49D23" w:rsidR="00C81A4C" w:rsidRPr="00710D9E" w:rsidRDefault="00C81A4C" w:rsidP="00C81A4C">
      <w:pPr>
        <w:pStyle w:val="Stylepapertitle14pt"/>
        <w:spacing w:after="0" w:line="276" w:lineRule="auto"/>
        <w:rPr>
          <w:b/>
          <w:sz w:val="20"/>
          <w:szCs w:val="20"/>
        </w:rPr>
      </w:pPr>
      <w:r w:rsidRPr="00710D9E">
        <w:rPr>
          <w:b/>
          <w:sz w:val="20"/>
          <w:szCs w:val="20"/>
        </w:rPr>
        <w:t>Abstrak</w:t>
      </w:r>
    </w:p>
    <w:p w14:paraId="55DE77B0" w14:textId="0E3EB4A8" w:rsidR="0021070E" w:rsidRDefault="00E87E80" w:rsidP="0021070E">
      <w:pPr>
        <w:pStyle w:val="Stylepapertitle14pt"/>
        <w:spacing w:after="0"/>
        <w:jc w:val="both"/>
        <w:rPr>
          <w:sz w:val="20"/>
          <w:szCs w:val="20"/>
        </w:rPr>
      </w:pPr>
      <w:r>
        <w:rPr>
          <w:lang w:val="en-GB" w:eastAsia="en-GB"/>
        </w:rPr>
        <w:drawing>
          <wp:anchor distT="0" distB="0" distL="0" distR="0" simplePos="0" relativeHeight="251738624" behindDoc="1" locked="0" layoutInCell="1" allowOverlap="1" wp14:anchorId="629B2BEA" wp14:editId="25B96649">
            <wp:simplePos x="0" y="0"/>
            <wp:positionH relativeFrom="page">
              <wp:posOffset>1764665</wp:posOffset>
            </wp:positionH>
            <wp:positionV relativeFrom="paragraph">
              <wp:posOffset>394335</wp:posOffset>
            </wp:positionV>
            <wp:extent cx="3974465" cy="4746625"/>
            <wp:effectExtent l="0" t="0" r="6985" b="0"/>
            <wp:wrapNone/>
            <wp:docPr id="3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974465" cy="4746625"/>
                    </a:xfrm>
                    <a:prstGeom prst="rect">
                      <a:avLst/>
                    </a:prstGeom>
                  </pic:spPr>
                </pic:pic>
              </a:graphicData>
            </a:graphic>
          </wp:anchor>
        </w:drawing>
      </w:r>
      <w:r w:rsidR="006306CA">
        <w:rPr>
          <w:sz w:val="20"/>
          <w:szCs w:val="20"/>
        </w:rPr>
        <w:t>Kota Gresik memiliki permasalahan pada sistem drainase yang menyebabkan area hilir sering terjadi banjir,</w:t>
      </w:r>
      <w:r w:rsidR="00330955">
        <w:rPr>
          <w:sz w:val="20"/>
          <w:szCs w:val="20"/>
        </w:rPr>
        <w:t xml:space="preserve"> yang berimbas</w:t>
      </w:r>
      <w:r w:rsidR="006306CA">
        <w:rPr>
          <w:sz w:val="20"/>
          <w:szCs w:val="20"/>
        </w:rPr>
        <w:t xml:space="preserve"> pada </w:t>
      </w:r>
      <w:r w:rsidR="0021070E">
        <w:rPr>
          <w:sz w:val="20"/>
          <w:szCs w:val="20"/>
        </w:rPr>
        <w:t xml:space="preserve">Perumahan Bunder Asri Residence, Kabupaten </w:t>
      </w:r>
      <w:r w:rsidR="00330955">
        <w:rPr>
          <w:sz w:val="20"/>
          <w:szCs w:val="20"/>
        </w:rPr>
        <w:t>G</w:t>
      </w:r>
      <w:r w:rsidR="0021070E">
        <w:rPr>
          <w:sz w:val="20"/>
          <w:szCs w:val="20"/>
        </w:rPr>
        <w:t>resik</w:t>
      </w:r>
      <w:r w:rsidR="00330955">
        <w:rPr>
          <w:sz w:val="20"/>
          <w:szCs w:val="20"/>
        </w:rPr>
        <w:t>.</w:t>
      </w:r>
      <w:r w:rsidR="006306CA">
        <w:rPr>
          <w:sz w:val="20"/>
          <w:szCs w:val="20"/>
        </w:rPr>
        <w:t xml:space="preserve"> </w:t>
      </w:r>
      <w:r w:rsidR="00330955">
        <w:rPr>
          <w:sz w:val="20"/>
          <w:szCs w:val="20"/>
        </w:rPr>
        <w:t>D</w:t>
      </w:r>
      <w:r w:rsidR="006306CA">
        <w:rPr>
          <w:sz w:val="20"/>
          <w:szCs w:val="20"/>
        </w:rPr>
        <w:t>iperlukan solusi untuk mengatasi banjir tersebut dengan merencanakan kolam tampung sebagai pengendali banjir pada area tersebut</w:t>
      </w:r>
      <w:r w:rsidR="00330955">
        <w:rPr>
          <w:sz w:val="20"/>
          <w:szCs w:val="20"/>
        </w:rPr>
        <w:t>, s</w:t>
      </w:r>
      <w:r w:rsidR="0021070E" w:rsidRPr="00701BDE">
        <w:rPr>
          <w:sz w:val="20"/>
          <w:szCs w:val="20"/>
        </w:rPr>
        <w:t xml:space="preserve">ehingga batasan permasalahan penelitian ini adalah (1) Berapa debit limpasan yang terjadi pada Perumahan Bunder Asri Residence di Gresik, (2) Berapa kapasitas kolam tampung yang mampu menampung debit limpasan yang terjadi pada Perumahan Bunder Asri Residence di Gresik. Metode yang digunakan dalam penelitian ini adalah jenis penelitian kuantitatif dengan teknik pengumpulan data </w:t>
      </w:r>
      <w:r w:rsidR="00330955">
        <w:rPr>
          <w:sz w:val="20"/>
          <w:szCs w:val="20"/>
        </w:rPr>
        <w:t xml:space="preserve">primer dan data </w:t>
      </w:r>
      <w:r w:rsidR="0021070E" w:rsidRPr="00701BDE">
        <w:rPr>
          <w:sz w:val="20"/>
          <w:szCs w:val="20"/>
        </w:rPr>
        <w:t xml:space="preserve">sekunder. </w:t>
      </w:r>
      <w:r w:rsidR="0021070E">
        <w:rPr>
          <w:sz w:val="20"/>
          <w:szCs w:val="20"/>
        </w:rPr>
        <w:t>Data tersebut diolah untuk digunakan dalam analisis debit limpasan dan kapasitas kolam tampung, berdasarkan perhitungan yang dilakukan curah hujan periode ulang 2, 5, dan 10 tahun diperoleh sebesar 88.152mm, 109,430mm, dan 126,245mm, berdasarkan curah hujan rencana periode ulang t</w:t>
      </w:r>
      <w:r w:rsidR="00330955">
        <w:rPr>
          <w:sz w:val="20"/>
          <w:szCs w:val="20"/>
        </w:rPr>
        <w:t>ersebut</w:t>
      </w:r>
      <w:r w:rsidR="0021070E">
        <w:rPr>
          <w:sz w:val="20"/>
          <w:szCs w:val="20"/>
        </w:rPr>
        <w:t xml:space="preserve"> dapat dihitung intensitas curah hujan, untuk periode ulang 5 tahun diperoleh 69.904mm/jam, untuk intensitas curah hujan periode ulang 10 tahun diperoleh 80,646mm/jam. Data yang diperoleh dari perhitungan tersebut akan digunakan untuk menghitung debit kawasan serta kapasitas saluran untuk mengetahui apakah saluran tersebut mampu menampung debit dengan baik dan mengalirkan air menuju kolam tampung, untuk debit kawasan diperoleh 0.046mm</w:t>
      </w:r>
      <w:r w:rsidR="0021070E">
        <w:rPr>
          <w:sz w:val="20"/>
          <w:szCs w:val="20"/>
          <w:vertAlign w:val="superscript"/>
        </w:rPr>
        <w:t>3</w:t>
      </w:r>
      <w:r w:rsidR="0021070E">
        <w:rPr>
          <w:sz w:val="20"/>
          <w:szCs w:val="20"/>
        </w:rPr>
        <w:t>/detik untuk periode ulang 5 tahun dan 0.053mm</w:t>
      </w:r>
      <w:r w:rsidR="0021070E">
        <w:rPr>
          <w:sz w:val="20"/>
          <w:szCs w:val="20"/>
          <w:vertAlign w:val="superscript"/>
        </w:rPr>
        <w:t>3</w:t>
      </w:r>
      <w:r w:rsidR="0021070E">
        <w:rPr>
          <w:sz w:val="20"/>
          <w:szCs w:val="20"/>
        </w:rPr>
        <w:t>/detik untuk periode ulang 10 tahun sedangkan untuk kapasitas saluran diperoleh 0.133m</w:t>
      </w:r>
      <w:r w:rsidR="0021070E">
        <w:rPr>
          <w:sz w:val="20"/>
          <w:szCs w:val="20"/>
          <w:vertAlign w:val="superscript"/>
        </w:rPr>
        <w:t>3</w:t>
      </w:r>
      <w:r w:rsidR="0021070E">
        <w:rPr>
          <w:sz w:val="20"/>
          <w:szCs w:val="20"/>
        </w:rPr>
        <w:t>/detik. Perhitungan selanjutnya adalah perhitungan debit limpasan dan kapasitas kolam tampung, untuk debit limpasan maksimal yang terjadi pada Perumahan Bunder Asri Residence untuk periode ulang 5 tahunan dan 10 tahunan diperoleh 65.830m</w:t>
      </w:r>
      <w:r w:rsidR="0021070E">
        <w:rPr>
          <w:sz w:val="20"/>
          <w:szCs w:val="20"/>
          <w:vertAlign w:val="superscript"/>
        </w:rPr>
        <w:t>3</w:t>
      </w:r>
      <w:r w:rsidR="0021070E">
        <w:rPr>
          <w:sz w:val="20"/>
          <w:szCs w:val="20"/>
        </w:rPr>
        <w:t xml:space="preserve"> dan 151.892m</w:t>
      </w:r>
      <w:r w:rsidR="0021070E">
        <w:rPr>
          <w:sz w:val="20"/>
          <w:szCs w:val="20"/>
          <w:vertAlign w:val="superscript"/>
        </w:rPr>
        <w:t>3</w:t>
      </w:r>
      <w:r w:rsidR="0021070E">
        <w:rPr>
          <w:sz w:val="20"/>
          <w:szCs w:val="20"/>
        </w:rPr>
        <w:t>, volume kolam tampung yang tersedia sebesar 90m</w:t>
      </w:r>
      <w:r w:rsidR="0021070E">
        <w:rPr>
          <w:sz w:val="20"/>
          <w:szCs w:val="20"/>
          <w:vertAlign w:val="superscript"/>
        </w:rPr>
        <w:t xml:space="preserve">3 </w:t>
      </w:r>
      <w:r w:rsidR="0021070E">
        <w:rPr>
          <w:sz w:val="20"/>
          <w:szCs w:val="20"/>
        </w:rPr>
        <w:t>dengan kedalaman efektif 1.8m maka kapasitas yang diperlukan kolam tampung untuk menampung debit limpasan berdasarkan nilai yang diperoleh dari perhitungan debit limpasan yang terjadi adalah 36.572m</w:t>
      </w:r>
      <w:r w:rsidR="0021070E">
        <w:rPr>
          <w:sz w:val="20"/>
          <w:szCs w:val="20"/>
          <w:vertAlign w:val="superscript"/>
        </w:rPr>
        <w:t>3</w:t>
      </w:r>
      <w:r w:rsidR="0021070E">
        <w:rPr>
          <w:sz w:val="20"/>
          <w:szCs w:val="20"/>
        </w:rPr>
        <w:t xml:space="preserve"> dan 84.384m</w:t>
      </w:r>
      <w:r w:rsidR="0021070E">
        <w:rPr>
          <w:sz w:val="20"/>
          <w:szCs w:val="20"/>
          <w:vertAlign w:val="superscript"/>
        </w:rPr>
        <w:t>3</w:t>
      </w:r>
      <w:r w:rsidR="0021070E">
        <w:rPr>
          <w:sz w:val="20"/>
          <w:szCs w:val="20"/>
        </w:rPr>
        <w:t>. Berdasarkan hasil yang diperoleh dari perhitungan tersebut dapat disim</w:t>
      </w:r>
      <w:r w:rsidR="00935EA7">
        <w:rPr>
          <w:sz w:val="20"/>
          <w:szCs w:val="20"/>
        </w:rPr>
        <w:t>pulkan bahwa kolam tampung yang direncanakan dapat</w:t>
      </w:r>
      <w:r w:rsidR="0021070E">
        <w:rPr>
          <w:sz w:val="20"/>
          <w:szCs w:val="20"/>
        </w:rPr>
        <w:t xml:space="preserve"> menampung debit limpasan dengan baik serta saluran dapat mengalirkan debit tersebut menuju ke kolam tampung dengan baik.</w:t>
      </w:r>
    </w:p>
    <w:p w14:paraId="46EB5D66" w14:textId="77777777" w:rsidR="00C81A4C" w:rsidRPr="004E7F11" w:rsidRDefault="00C81A4C" w:rsidP="00C81A4C">
      <w:pPr>
        <w:pStyle w:val="Stylepapertitle14pt"/>
        <w:spacing w:after="0" w:line="276" w:lineRule="auto"/>
        <w:jc w:val="both"/>
        <w:rPr>
          <w:sz w:val="18"/>
          <w:szCs w:val="18"/>
        </w:rPr>
      </w:pPr>
      <w:r w:rsidRPr="004E7F11">
        <w:rPr>
          <w:b/>
          <w:sz w:val="18"/>
          <w:szCs w:val="18"/>
        </w:rPr>
        <w:t xml:space="preserve">Kata Kunci : </w:t>
      </w:r>
      <w:r w:rsidRPr="004E7F11">
        <w:rPr>
          <w:sz w:val="18"/>
          <w:szCs w:val="18"/>
        </w:rPr>
        <w:t>Drainase, Kolam Tampung, Debit Limpasan</w:t>
      </w:r>
    </w:p>
    <w:p w14:paraId="4E6ADEDB" w14:textId="77777777" w:rsidR="00C81A4C" w:rsidRPr="00710D9E" w:rsidRDefault="00C81A4C" w:rsidP="00C81A4C">
      <w:pPr>
        <w:pStyle w:val="Stylepapertitle14pt"/>
        <w:spacing w:after="0" w:line="276" w:lineRule="auto"/>
        <w:jc w:val="both"/>
        <w:rPr>
          <w:sz w:val="20"/>
          <w:szCs w:val="20"/>
        </w:rPr>
      </w:pPr>
    </w:p>
    <w:p w14:paraId="74F4585D" w14:textId="77777777" w:rsidR="00C81A4C" w:rsidRPr="00710D9E" w:rsidRDefault="00C81A4C" w:rsidP="00C81A4C">
      <w:pPr>
        <w:pStyle w:val="Stylepapertitle14pt"/>
        <w:spacing w:after="0" w:line="276" w:lineRule="auto"/>
        <w:rPr>
          <w:b/>
          <w:i/>
          <w:sz w:val="20"/>
          <w:szCs w:val="20"/>
        </w:rPr>
      </w:pPr>
      <w:r w:rsidRPr="00710D9E">
        <w:rPr>
          <w:b/>
          <w:i/>
          <w:sz w:val="20"/>
          <w:szCs w:val="20"/>
        </w:rPr>
        <w:t>Abstract</w:t>
      </w:r>
    </w:p>
    <w:p w14:paraId="642F70ED" w14:textId="77777777" w:rsidR="008338D5" w:rsidRDefault="008338D5" w:rsidP="00742417">
      <w:pPr>
        <w:pStyle w:val="Stylepapertitle14pt"/>
        <w:spacing w:after="0" w:line="276" w:lineRule="auto"/>
        <w:jc w:val="both"/>
        <w:rPr>
          <w:i/>
          <w:sz w:val="20"/>
          <w:szCs w:val="20"/>
        </w:rPr>
      </w:pPr>
      <w:r w:rsidRPr="008338D5">
        <w:rPr>
          <w:i/>
          <w:sz w:val="20"/>
          <w:szCs w:val="20"/>
        </w:rPr>
        <w:t>Gresik city has problems in the drainage system that causes downstream areas to flood frequently, which affects the Housing Bunder Asri Residence, Gresik Regency. A solution is needed to overcome the flood by planning a reservoir as a flood control in the area, so that the limitation of this research problem is (1) How much runoff discharge occurs at Bunder Asri Residence Housing in Gresik, (2) What capacity of the reservoir is able to accommodate the discharge of runoff that occurs at The Bunder Asri Residence Housing in Gresik. The method used in this study is a type of quantitative research with primary data collection techniques and secondary data. The data is processed for use in the analysis of runoff discharge and capacity of the reservoir, based on calculations made by rainfall re-period 2, 5, and 10 years obtained by 88.152mm, 109.430mm, and 126.245mm, based on rainfall plan the re-period can be calculated rainfall intensity, for the 5-year anniversary period obtained 69.904mm/hour, for the intensity of rainfall the 10-year anniversary period obtained 80.646mm/h. The data obtained from the calculation will be used to calculate the regional discharge as well as the channel capacity to find out if the channel is able to accommodate the discharge properly and drain water to the pond, for the regional discharge obtained 0.046mm3/s for the 5-year anniversary period and 0.053mm3/s for the 10-year anniversary period while for the channel capacity obtained 0.133m3/s. The next calculation is the calculation of runoff discharge and capacity of the capacity of the capacity of the capacity, for the maximum runoff discharge that occurs in the Housing Bunder Asri Residence for the 5th annual and 10th anniversary period obtained 65,830m3 and 151,892m3, available capacity pool volume of 90m3 with an effective depth of 1,.8m the capacity required to accommodate runoff discharge based on the value obtained from the calculation of runoff discharge that occurred is 36,572m3 and 84,384m3. Based on the results obtained from the calculation, it can be concluded that the planned capacity pool can accommodate the runoff discharge well and the channel can flow the discharge to the pool properly</w:t>
      </w:r>
    </w:p>
    <w:p w14:paraId="53D06A92" w14:textId="5D320D27" w:rsidR="006306CA" w:rsidRPr="00710D9E" w:rsidRDefault="006306CA" w:rsidP="00742417">
      <w:pPr>
        <w:pStyle w:val="Stylepapertitle14pt"/>
        <w:spacing w:after="0" w:line="276" w:lineRule="auto"/>
        <w:jc w:val="both"/>
        <w:rPr>
          <w:i/>
          <w:sz w:val="20"/>
          <w:szCs w:val="20"/>
        </w:rPr>
        <w:sectPr w:rsidR="006306CA" w:rsidRPr="00710D9E" w:rsidSect="002A2DFD">
          <w:footerReference w:type="even" r:id="rId9"/>
          <w:footerReference w:type="default" r:id="rId10"/>
          <w:type w:val="continuous"/>
          <w:pgSz w:w="11909" w:h="16834" w:code="9"/>
          <w:pgMar w:top="1418" w:right="1134" w:bottom="1418" w:left="1134" w:header="720" w:footer="720" w:gutter="0"/>
          <w:cols w:space="720"/>
          <w:docGrid w:linePitch="360"/>
        </w:sectPr>
      </w:pPr>
      <w:r w:rsidRPr="006306CA">
        <w:rPr>
          <w:i/>
          <w:sz w:val="20"/>
          <w:szCs w:val="20"/>
        </w:rPr>
        <w:t>Keywords: Drainage, Pond Capacity, Discharge Runoff</w:t>
      </w:r>
    </w:p>
    <w:p w14:paraId="40E44076" w14:textId="3C02C7E1" w:rsidR="006B14E7" w:rsidRDefault="006B14E7" w:rsidP="006B14E7">
      <w:pPr>
        <w:pStyle w:val="Heading1"/>
        <w:numPr>
          <w:ilvl w:val="0"/>
          <w:numId w:val="0"/>
        </w:numPr>
        <w:spacing w:before="0" w:line="276" w:lineRule="auto"/>
        <w:jc w:val="both"/>
        <w:rPr>
          <w:b/>
          <w:lang w:val="en-ID"/>
        </w:rPr>
      </w:pPr>
      <w:r>
        <w:rPr>
          <w:b/>
          <w:lang w:val="en-ID"/>
        </w:rPr>
        <w:lastRenderedPageBreak/>
        <w:t>PENDAHULUAN</w:t>
      </w:r>
    </w:p>
    <w:p w14:paraId="4E5B4C4B" w14:textId="3585F777" w:rsidR="00E7241E" w:rsidRDefault="006306CA" w:rsidP="006B14E7">
      <w:pPr>
        <w:pStyle w:val="BodyText"/>
        <w:spacing w:line="276" w:lineRule="auto"/>
        <w:ind w:right="132" w:firstLine="284"/>
      </w:pPr>
      <w:r>
        <w:rPr>
          <w:noProof/>
          <w:lang w:val="en-GB" w:eastAsia="en-GB"/>
        </w:rPr>
        <w:drawing>
          <wp:anchor distT="0" distB="0" distL="0" distR="0" simplePos="0" relativeHeight="251740672" behindDoc="1" locked="0" layoutInCell="1" allowOverlap="1" wp14:anchorId="47560C07" wp14:editId="2E4D1687">
            <wp:simplePos x="0" y="0"/>
            <wp:positionH relativeFrom="margin">
              <wp:posOffset>1069975</wp:posOffset>
            </wp:positionH>
            <wp:positionV relativeFrom="paragraph">
              <wp:posOffset>1999615</wp:posOffset>
            </wp:positionV>
            <wp:extent cx="3974465" cy="4746625"/>
            <wp:effectExtent l="0" t="0" r="6985" b="0"/>
            <wp:wrapNone/>
            <wp:docPr id="1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974465" cy="4746625"/>
                    </a:xfrm>
                    <a:prstGeom prst="rect">
                      <a:avLst/>
                    </a:prstGeom>
                  </pic:spPr>
                </pic:pic>
              </a:graphicData>
            </a:graphic>
          </wp:anchor>
        </w:drawing>
      </w:r>
      <w:r w:rsidR="003843AD">
        <w:t xml:space="preserve">Kota </w:t>
      </w:r>
      <w:r w:rsidR="00112C82">
        <w:t>Gresik m</w:t>
      </w:r>
      <w:r w:rsidR="003843AD">
        <w:t>erupakan</w:t>
      </w:r>
      <w:r w:rsidR="00A676C2">
        <w:t xml:space="preserve"> </w:t>
      </w:r>
      <w:r w:rsidR="003843AD">
        <w:t>daerah industri yang didalamnya terdapat macam-macam jenis industri. Sektor industri memegang peranan penting dalam pembangunan se</w:t>
      </w:r>
      <w:r w:rsidR="000B641F">
        <w:t>k</w:t>
      </w:r>
      <w:r w:rsidR="003843AD">
        <w:t>tor lain, sehingga terciptanya kemampuan menyerap tenaga kerja yang menyebabkan perpindah</w:t>
      </w:r>
      <w:r w:rsidR="000B641F">
        <w:t>a</w:t>
      </w:r>
      <w:r w:rsidR="003843AD">
        <w:t>n penduduk yang signifikan.</w:t>
      </w:r>
      <w:r w:rsidR="00474D15">
        <w:t xml:space="preserve"> </w:t>
      </w:r>
      <w:r w:rsidR="001138CB">
        <w:t xml:space="preserve">Meningkatnya jumlah penduduk, </w:t>
      </w:r>
      <w:r w:rsidR="009507BA">
        <w:t>membuat</w:t>
      </w:r>
      <w:r w:rsidR="00D06BB4" w:rsidRPr="00710D9E">
        <w:t xml:space="preserve"> semakin</w:t>
      </w:r>
      <w:r w:rsidR="001138CB">
        <w:t xml:space="preserve"> sedikit</w:t>
      </w:r>
      <w:r w:rsidR="00D3714E" w:rsidRPr="00710D9E">
        <w:t xml:space="preserve"> lahan untuk dijadikan hunian, karena pada hakikatnya setiap individu memperlukan hunian untuk h</w:t>
      </w:r>
      <w:r w:rsidR="00D06BB4" w:rsidRPr="00710D9E">
        <w:t>i</w:t>
      </w:r>
      <w:r w:rsidR="00D3714E" w:rsidRPr="00710D9E">
        <w:t>dup.</w:t>
      </w:r>
      <w:r w:rsidR="00421F5F" w:rsidRPr="00710D9E">
        <w:t xml:space="preserve"> Pembangunan lingkungan sebagai hunian </w:t>
      </w:r>
      <w:r w:rsidR="009507BA">
        <w:t>yang</w:t>
      </w:r>
      <w:r w:rsidR="00421F5F" w:rsidRPr="00710D9E">
        <w:t xml:space="preserve"> harus mementingkan aspek lingkungan (Permen PU, 2005).</w:t>
      </w:r>
      <w:r w:rsidR="00284B08">
        <w:t xml:space="preserve"> M</w:t>
      </w:r>
      <w:r w:rsidR="00D3714E" w:rsidRPr="00710D9E">
        <w:t>enunjang hunian yang baik serta layak untuk dihuni salah</w:t>
      </w:r>
      <w:r w:rsidR="003A73D5">
        <w:t xml:space="preserve"> satu penunjangnya adalah</w:t>
      </w:r>
      <w:r w:rsidR="00D3714E" w:rsidRPr="00710D9E">
        <w:t xml:space="preserve"> drainase yang terstruktur dan terbebas dari masalah banjir.</w:t>
      </w:r>
      <w:r w:rsidR="009042A2">
        <w:t xml:space="preserve"> D</w:t>
      </w:r>
      <w:r w:rsidR="00D3714E" w:rsidRPr="00710D9E">
        <w:t>rainase merupakan salah satu upaya agar air yang berada disekitaran perumahan ter</w:t>
      </w:r>
      <w:r w:rsidR="008079E9">
        <w:t>s</w:t>
      </w:r>
      <w:r w:rsidR="00D3714E" w:rsidRPr="00710D9E">
        <w:t xml:space="preserve">ebut dapat </w:t>
      </w:r>
      <w:r w:rsidR="001138CB">
        <w:t xml:space="preserve">dialirkan menuju saluran luar kawasan yang nantinya akan mengalirkan debit tersebut ke sungai </w:t>
      </w:r>
      <w:r w:rsidR="007F0AF5">
        <w:t>atau</w:t>
      </w:r>
      <w:r w:rsidR="001138CB">
        <w:t xml:space="preserve"> laut</w:t>
      </w:r>
      <w:r w:rsidR="00D3714E" w:rsidRPr="00710D9E">
        <w:t>, ada beberapa jenis air yang dapat dialirkan oleh sistem drainase tersebut diantaranya air limbah rumah tangga</w:t>
      </w:r>
      <w:r w:rsidR="00A34E4E">
        <w:t xml:space="preserve"> dan</w:t>
      </w:r>
      <w:r w:rsidR="00D3714E" w:rsidRPr="00710D9E">
        <w:t xml:space="preserve"> limpasan air hujan</w:t>
      </w:r>
      <w:r w:rsidR="00A34E4E">
        <w:t xml:space="preserve"> </w:t>
      </w:r>
      <w:r w:rsidR="00421F5F" w:rsidRPr="00710D9E">
        <w:t>(Suripin, 2004)</w:t>
      </w:r>
      <w:r w:rsidR="009042A2">
        <w:t>. Dengan kata lain</w:t>
      </w:r>
      <w:r w:rsidR="00D3714E" w:rsidRPr="00710D9E">
        <w:t xml:space="preserve"> drainase merupakan mekanisme untuk mengalirkan air melalui saluran dalam sistem tersebut agar lahan tersebut tidak terjadi banjir</w:t>
      </w:r>
      <w:r w:rsidR="0020378D" w:rsidRPr="00710D9E">
        <w:t xml:space="preserve"> (Anonim</w:t>
      </w:r>
      <w:r w:rsidR="00421F5F" w:rsidRPr="00710D9E">
        <w:t>, 1997)</w:t>
      </w:r>
      <w:r w:rsidR="00D3714E" w:rsidRPr="00710D9E">
        <w:t>.</w:t>
      </w:r>
      <w:r w:rsidR="00B3744D">
        <w:t xml:space="preserve"> </w:t>
      </w:r>
      <w:r w:rsidR="00B3744D" w:rsidRPr="00101CFB">
        <w:t>Perumahan Bunder Asri Residence merupakan areal hunian yang berada di Desa Kembangan Kecamatan Kebomas</w:t>
      </w:r>
      <w:r w:rsidR="008079E9">
        <w:t>,</w:t>
      </w:r>
      <w:r w:rsidR="00B3744D" w:rsidRPr="00101CFB">
        <w:t xml:space="preserve"> Kabupaten Gresik</w:t>
      </w:r>
      <w:r w:rsidR="000643E5">
        <w:t xml:space="preserve">, daerah tersebut merupakan area </w:t>
      </w:r>
      <w:r w:rsidR="00B3744D" w:rsidRPr="00101CFB">
        <w:t>padat penduduk sehingga menimbulkan berbagai masalah, salah</w:t>
      </w:r>
      <w:r w:rsidR="00A97725">
        <w:t xml:space="preserve"> </w:t>
      </w:r>
      <w:r w:rsidR="00B3744D" w:rsidRPr="00101CFB">
        <w:t>satunya adalah banjir</w:t>
      </w:r>
      <w:r w:rsidR="00101CFB">
        <w:t>.</w:t>
      </w:r>
      <w:r w:rsidR="000643E5">
        <w:t xml:space="preserve"> Kota gresik akan melakukan desain ulang sistem drainase untuk mengatasi banjir tersebut, namun untuk menunggu realisasi perencanan tersebut </w:t>
      </w:r>
      <w:r w:rsidR="008A4ACC">
        <w:t xml:space="preserve">membutuhkan waktu </w:t>
      </w:r>
      <w:r w:rsidR="000643E5">
        <w:t>terlalu lama</w:t>
      </w:r>
      <w:r w:rsidR="008A4ACC">
        <w:t>.</w:t>
      </w:r>
      <w:r w:rsidR="000643E5">
        <w:t xml:space="preserve"> </w:t>
      </w:r>
      <w:r w:rsidR="008A4ACC">
        <w:t>P</w:t>
      </w:r>
      <w:r w:rsidR="00E7241E">
        <w:t>ermasalahan banjir yang terjadi di Perumahan Bunder As</w:t>
      </w:r>
      <w:r>
        <w:t xml:space="preserve">ri Residence kerap kali terjadi karena terkena imbas dari daerah hilir yang sering terjadi banjir, </w:t>
      </w:r>
      <w:r w:rsidR="00E7241E">
        <w:t xml:space="preserve">sehingga diperlukan solusi untuk menanggulangi banjir tersebut dengan merencanakan kolam tampung sebagai pengendali banjir. </w:t>
      </w:r>
      <w:r w:rsidR="008A4ACC">
        <w:t>P</w:t>
      </w:r>
      <w:r w:rsidR="00E7241E">
        <w:t xml:space="preserve">erencanaan kolam tampung tersebut perlu </w:t>
      </w:r>
      <w:r w:rsidR="008A4ACC">
        <w:t>memerhatikan</w:t>
      </w:r>
      <w:r w:rsidR="00E7241E">
        <w:t xml:space="preserve"> volume debit limpasan serta kapasitas saluran yang mengalirkan debit menuju kolam tampung.</w:t>
      </w:r>
    </w:p>
    <w:p w14:paraId="33439872" w14:textId="7E071C6D" w:rsidR="009C3F6F" w:rsidRDefault="00E7241E" w:rsidP="006B14E7">
      <w:pPr>
        <w:pStyle w:val="BodyText"/>
        <w:spacing w:line="276" w:lineRule="auto"/>
      </w:pPr>
      <w:r>
        <w:t xml:space="preserve">Secara umum permasalahan yang ingin dikaji dalam penelitian ini adalah </w:t>
      </w:r>
      <w:r w:rsidR="009C3F6F">
        <w:t>berapa debit limpasan yang harus ditampung oleh kolam tampung sebagai pengendali banjir, serta berapa kapasitas kolam tampung yang harus tersedia untuk menampung debit limpasan yang terjadi pada Perumahan Bunder Asri Residence. Diharapkan dengan perencanaan kolam tampung ini saluran dapat mengalirkan debit limpasan dengan baik sehingga permasalahan banjir dapat teratasi.</w:t>
      </w:r>
      <w:r w:rsidR="006B14E7">
        <w:t xml:space="preserve"> </w:t>
      </w:r>
      <w:r w:rsidR="009C3F6F">
        <w:t xml:space="preserve">Batasan permasalahan pada penelitian ini adalah sebagai berikut </w:t>
      </w:r>
      <w:bookmarkStart w:id="0" w:name="_Hlk65489288"/>
      <w:r w:rsidR="009C3F6F">
        <w:t>(1) B</w:t>
      </w:r>
      <w:r w:rsidR="00361552">
        <w:t>e</w:t>
      </w:r>
      <w:r w:rsidR="009C3F6F">
        <w:t>rapa debit limpasan yang terjadi pada Perumahan Bunder Asri Residence</w:t>
      </w:r>
      <w:r w:rsidR="00E862D5">
        <w:t xml:space="preserve"> di Gresik</w:t>
      </w:r>
      <w:r w:rsidR="008A4ACC">
        <w:t xml:space="preserve"> dan</w:t>
      </w:r>
      <w:r w:rsidR="00E862D5">
        <w:t xml:space="preserve"> (2) Berapa kapasitas kolam tampung yang mampu </w:t>
      </w:r>
      <w:r w:rsidR="00E862D5">
        <w:lastRenderedPageBreak/>
        <w:t>menampung debit limpasan yang terjadi pada Perumahan Bunder Asri Residence di Gresik.</w:t>
      </w:r>
      <w:bookmarkEnd w:id="0"/>
    </w:p>
    <w:p w14:paraId="7FF1DCEB" w14:textId="1A76C1A2" w:rsidR="00E862D5" w:rsidRDefault="00E862D5" w:rsidP="003E164D">
      <w:pPr>
        <w:pStyle w:val="BodyText"/>
        <w:spacing w:line="276" w:lineRule="auto"/>
      </w:pPr>
      <w:r>
        <w:t xml:space="preserve">Manfaat dari penelitian ini </w:t>
      </w:r>
      <w:r w:rsidR="00A34E4E">
        <w:t>adalah</w:t>
      </w:r>
      <w:r>
        <w:t xml:space="preserve"> memberikan </w:t>
      </w:r>
      <w:r w:rsidR="00385ED9">
        <w:t xml:space="preserve">masukan </w:t>
      </w:r>
      <w:r>
        <w:t xml:space="preserve">bagi pihak pengembang maupun </w:t>
      </w:r>
      <w:r w:rsidR="00385ED9">
        <w:t>sebagai upaya pe</w:t>
      </w:r>
      <w:r w:rsidR="00091A42">
        <w:t>ng</w:t>
      </w:r>
      <w:r>
        <w:t>implementasi</w:t>
      </w:r>
      <w:r w:rsidR="00385ED9">
        <w:t>an</w:t>
      </w:r>
      <w:r>
        <w:t xml:space="preserve"> ilmu. Penelitian ini diharapkan dapat memberikan pengetahuan serta informasi</w:t>
      </w:r>
      <w:r w:rsidR="00091A42">
        <w:t>,</w:t>
      </w:r>
      <w:r>
        <w:t xml:space="preserve"> khususnya untuk bidang teknik sipil tentang analisa debit limpasan dan kapasitas kolam tampung untuk mengatasi permasalahan banjir pada areal tertentu. Manfaat praktis penelitian ini: (1) bagi pihak pengembang diharakan dapat digunakan sebagai refensi serta masukan untuk mengevaluasi apa yang dirasa perlu dalam mencegah terjadinya permasalahan banjir pada areal perumahan</w:t>
      </w:r>
      <w:r w:rsidR="00FE115D">
        <w:t xml:space="preserve">, </w:t>
      </w:r>
      <w:r w:rsidR="00F726E9">
        <w:t>(2) Bagi peneliti: Penelitian ini diharapkan dapat memberikan informasi serta wawasan untuk menambah refrensi dalam mengerjakan penelitian.</w:t>
      </w:r>
    </w:p>
    <w:p w14:paraId="5F62BC3E" w14:textId="77777777" w:rsidR="006B14E7" w:rsidRDefault="006B14E7" w:rsidP="003E164D">
      <w:pPr>
        <w:pStyle w:val="BodyText"/>
        <w:spacing w:line="276" w:lineRule="auto"/>
      </w:pPr>
    </w:p>
    <w:p w14:paraId="0DF8D790" w14:textId="3CEA9527" w:rsidR="002B4226" w:rsidRDefault="00760568" w:rsidP="003D328A">
      <w:pPr>
        <w:pStyle w:val="BodyText"/>
        <w:spacing w:line="276" w:lineRule="auto"/>
        <w:ind w:firstLine="0"/>
        <w:rPr>
          <w:b/>
        </w:rPr>
      </w:pPr>
      <w:r w:rsidRPr="00710D9E">
        <w:rPr>
          <w:b/>
        </w:rPr>
        <w:t>KAJIAN TEORI</w:t>
      </w:r>
    </w:p>
    <w:p w14:paraId="0E68DC74" w14:textId="5F5B308D" w:rsidR="003D328A" w:rsidRDefault="003D328A" w:rsidP="003D328A">
      <w:pPr>
        <w:pStyle w:val="BodyText"/>
        <w:spacing w:line="276" w:lineRule="auto"/>
        <w:ind w:firstLine="0"/>
        <w:rPr>
          <w:b/>
        </w:rPr>
      </w:pPr>
      <w:r>
        <w:rPr>
          <w:b/>
        </w:rPr>
        <w:t>Analisis Debit Limpasan</w:t>
      </w:r>
    </w:p>
    <w:p w14:paraId="1404AB77" w14:textId="6D01E0AD" w:rsidR="004B33D5" w:rsidRDefault="00D946D0" w:rsidP="00742417">
      <w:pPr>
        <w:pStyle w:val="BodyText"/>
        <w:spacing w:line="276" w:lineRule="auto"/>
        <w:ind w:firstLine="284"/>
      </w:pPr>
      <w:r>
        <w:t>D</w:t>
      </w:r>
      <w:r w:rsidR="00967F07">
        <w:t>ebit limpasan merupakan air hujan yang tidak terserap oleh tanah dan biasanya langsung menuju ke saluran ata</w:t>
      </w:r>
      <w:r w:rsidR="008455C7">
        <w:t>u sungai, apabila debit limpasan tidak dapat dialirkan dengan baik maka dapat menimbulkan permasalahan seperti banjir</w:t>
      </w:r>
      <w:r w:rsidR="00D0198F">
        <w:t xml:space="preserve"> (Wesli, 2008)</w:t>
      </w:r>
      <w:r w:rsidR="008455C7">
        <w:t xml:space="preserve">. Penanganan permasalahan banjir akibat debit limpasan ini memerlukan beberapa perhitungan diantaranya (1) Perhitungan analisa </w:t>
      </w:r>
      <w:r w:rsidR="00ED3E0C">
        <w:t>frekuensi</w:t>
      </w:r>
      <w:r w:rsidR="008455C7">
        <w:t>, perhitungan ini berguna untuk menentukan metode apa yang dapat digunakan untuk menghitung periode ulang hujan tahunan</w:t>
      </w:r>
      <w:r w:rsidR="00A34E4E">
        <w:t>,</w:t>
      </w:r>
      <w:r w:rsidR="00ED3E0C">
        <w:t xml:space="preserve"> (2) Uji Kecocokan Sebaran, pada tahap ini dapat ditentukan apakah data perhitungan analisa frekuensi dapat digunakan untuk </w:t>
      </w:r>
      <w:r w:rsidR="007B0341">
        <w:t>perhitungan Periode Ulang. Uji kecocokan sebaran memiliki 2 parameter yaitu Uji Chi-Kuadrat dan Uji Smirnov-Kolmogorov</w:t>
      </w:r>
      <w:r w:rsidR="00A34E4E">
        <w:t>,</w:t>
      </w:r>
      <w:r w:rsidR="007B0341">
        <w:t xml:space="preserve"> (3) Perhitungan Periode Ulang, perhitungan ini menggunakan data analisa frekuensi yang telah memenuhi Uji Keocockan Sebaran, pada pembahasan artikel ini digunakan periode ulang 2 tahun, 5 tahun, dan 10 tahun</w:t>
      </w:r>
      <w:r w:rsidR="00A34E4E">
        <w:t>,</w:t>
      </w:r>
      <w:r w:rsidR="007B0341">
        <w:t xml:space="preserve"> (4) Perhitungan Waktu Konsentrasi (T</w:t>
      </w:r>
      <w:r w:rsidR="007B0341">
        <w:rPr>
          <w:vertAlign w:val="subscript"/>
        </w:rPr>
        <w:t>c</w:t>
      </w:r>
      <w:r w:rsidR="007B0341">
        <w:t>), perhitungan ini berguna untuk mengetahui lamanya mulai dari titik jatuhnya hujan hingga ujung saluran. Perhitungan waktu konsentrasi memiliki beberapa parameter diantaranya T</w:t>
      </w:r>
      <w:r w:rsidR="007B0341">
        <w:rPr>
          <w:vertAlign w:val="subscript"/>
        </w:rPr>
        <w:t>0</w:t>
      </w:r>
      <w:r w:rsidR="007B0341">
        <w:t xml:space="preserve"> dan T</w:t>
      </w:r>
      <w:r w:rsidR="007B0341">
        <w:rPr>
          <w:vertAlign w:val="subscript"/>
        </w:rPr>
        <w:t>f</w:t>
      </w:r>
      <w:r w:rsidR="007B0341">
        <w:t>; (5) Perhitungan Intensitas Hujan, pada tahap ini bertujuan untuk</w:t>
      </w:r>
      <w:r w:rsidR="00001EB9">
        <w:t xml:space="preserve"> mengetahui berapa volume hujan yang dinyatakan dalam satuan waktu pada kawasan Perumahan Bunder Asri Residence</w:t>
      </w:r>
      <w:r w:rsidR="00A34E4E">
        <w:t>,</w:t>
      </w:r>
      <w:r w:rsidR="00001EB9">
        <w:t xml:space="preserve"> (6)</w:t>
      </w:r>
      <w:r w:rsidR="00537870">
        <w:t xml:space="preserve"> Perhitungan Debit Kawasan, pada tahap ini bertujuan untuk menentukan volume debit pada kawasan tersebut untuk dapat dilanjutkan merencanakan kapasitas saluran.</w:t>
      </w:r>
    </w:p>
    <w:p w14:paraId="1BD7F232" w14:textId="77777777" w:rsidR="0021070E" w:rsidRDefault="0021070E" w:rsidP="003D328A">
      <w:pPr>
        <w:pStyle w:val="BodyText"/>
        <w:spacing w:line="276" w:lineRule="auto"/>
        <w:ind w:firstLine="0"/>
      </w:pPr>
    </w:p>
    <w:p w14:paraId="656B3115" w14:textId="18259716" w:rsidR="00537870" w:rsidRDefault="003D328A" w:rsidP="003D328A">
      <w:pPr>
        <w:pStyle w:val="BodyText"/>
        <w:spacing w:line="276" w:lineRule="auto"/>
        <w:ind w:firstLine="0"/>
        <w:rPr>
          <w:b/>
        </w:rPr>
      </w:pPr>
      <w:r>
        <w:rPr>
          <w:b/>
        </w:rPr>
        <w:t>Kapasitas Kolam Tampung</w:t>
      </w:r>
    </w:p>
    <w:p w14:paraId="7521F477" w14:textId="5E7DAC93" w:rsidR="00537870" w:rsidRDefault="00537870" w:rsidP="00742417">
      <w:pPr>
        <w:pStyle w:val="BodyText"/>
        <w:spacing w:line="276" w:lineRule="auto"/>
        <w:ind w:firstLine="284"/>
      </w:pPr>
      <w:r>
        <w:t xml:space="preserve">Tujuan </w:t>
      </w:r>
      <w:r w:rsidR="00002C74">
        <w:t xml:space="preserve">disediakan kolam tampung adalah </w:t>
      </w:r>
      <w:r w:rsidR="00F726E9">
        <w:t xml:space="preserve">sebagai pengendali banjir </w:t>
      </w:r>
      <w:r w:rsidR="000643E5">
        <w:t xml:space="preserve">akibat area hilir sering mengalami banjir terutama daerah Cerme yang berimbas </w:t>
      </w:r>
      <w:r w:rsidR="00FE115D">
        <w:t xml:space="preserve">terjadinya banjir pada </w:t>
      </w:r>
      <w:r w:rsidR="000643E5">
        <w:t>daerah Bunder</w:t>
      </w:r>
      <w:r w:rsidR="00002C74">
        <w:t xml:space="preserve">. Kapasitas kolam tampung dipengaruhi oleh besarnya debit limpasan yang terjadi dan </w:t>
      </w:r>
      <w:r w:rsidR="00002C74">
        <w:lastRenderedPageBreak/>
        <w:t>kapasitas saluran untuk menampung debit dengan baik, apabila saluran tidak dapat menampung debit dengan baik akan menimbulkan masalah banjir karena air tidak dapat disalurkan ke kolam tampung dengan maksismal. Pada kolam tampung terdapat tinggi jagaan air yang berguna untuk mengantisipasi apabila kolam tampung terisi penuh</w:t>
      </w:r>
      <w:r w:rsidR="00060DEB">
        <w:t xml:space="preserve"> </w:t>
      </w:r>
      <w:r w:rsidR="00D0198F">
        <w:t>(Bariroh, 201</w:t>
      </w:r>
      <w:r w:rsidR="00705DB9">
        <w:t>7</w:t>
      </w:r>
      <w:r w:rsidR="00D0198F">
        <w:t>)</w:t>
      </w:r>
      <w:r w:rsidR="00002C74">
        <w:t>.</w:t>
      </w:r>
    </w:p>
    <w:p w14:paraId="4673344B" w14:textId="4D4B6E64" w:rsidR="0021070E" w:rsidRDefault="0021070E" w:rsidP="003D328A">
      <w:pPr>
        <w:pStyle w:val="BodyText"/>
        <w:spacing w:line="276" w:lineRule="auto"/>
        <w:ind w:firstLine="0"/>
      </w:pPr>
    </w:p>
    <w:p w14:paraId="2889BA67" w14:textId="74F49579" w:rsidR="003D328A" w:rsidRPr="003D328A" w:rsidRDefault="003D328A" w:rsidP="003D328A">
      <w:pPr>
        <w:pStyle w:val="BodyText"/>
        <w:spacing w:line="276" w:lineRule="auto"/>
        <w:ind w:firstLine="0"/>
        <w:rPr>
          <w:b/>
        </w:rPr>
      </w:pPr>
      <w:r>
        <w:rPr>
          <w:b/>
        </w:rPr>
        <w:t>Perumahan Bunder Asri Residence</w:t>
      </w:r>
    </w:p>
    <w:p w14:paraId="592B9AC5" w14:textId="071EF832" w:rsidR="007A6F95" w:rsidRDefault="003D765A" w:rsidP="003E164D">
      <w:pPr>
        <w:pStyle w:val="BodyText"/>
        <w:spacing w:line="276" w:lineRule="auto"/>
        <w:ind w:right="133" w:firstLine="284"/>
      </w:pPr>
      <w:r>
        <w:rPr>
          <w:noProof/>
          <w:lang w:val="en-GB" w:eastAsia="en-GB"/>
        </w:rPr>
        <w:drawing>
          <wp:anchor distT="0" distB="0" distL="114300" distR="114300" simplePos="0" relativeHeight="251769344" behindDoc="0" locked="0" layoutInCell="1" allowOverlap="1" wp14:anchorId="13E042FD" wp14:editId="6F96CE50">
            <wp:simplePos x="0" y="0"/>
            <wp:positionH relativeFrom="margin">
              <wp:posOffset>439420</wp:posOffset>
            </wp:positionH>
            <wp:positionV relativeFrom="paragraph">
              <wp:posOffset>1365885</wp:posOffset>
            </wp:positionV>
            <wp:extent cx="2188210" cy="2458720"/>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3866" t="4152" b="4488"/>
                    <a:stretch/>
                  </pic:blipFill>
                  <pic:spPr bwMode="auto">
                    <a:xfrm>
                      <a:off x="0" y="0"/>
                      <a:ext cx="2188210" cy="2458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7E80">
        <w:rPr>
          <w:noProof/>
          <w:lang w:val="en-GB" w:eastAsia="en-GB"/>
        </w:rPr>
        <w:drawing>
          <wp:anchor distT="0" distB="0" distL="0" distR="0" simplePos="0" relativeHeight="251742720" behindDoc="1" locked="0" layoutInCell="1" allowOverlap="1" wp14:anchorId="4BC5A701" wp14:editId="59E4E40C">
            <wp:simplePos x="0" y="0"/>
            <wp:positionH relativeFrom="margin">
              <wp:posOffset>978535</wp:posOffset>
            </wp:positionH>
            <wp:positionV relativeFrom="paragraph">
              <wp:posOffset>924560</wp:posOffset>
            </wp:positionV>
            <wp:extent cx="3974465" cy="4746625"/>
            <wp:effectExtent l="0" t="0" r="6985" b="0"/>
            <wp:wrapNone/>
            <wp:docPr id="1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974465" cy="4746625"/>
                    </a:xfrm>
                    <a:prstGeom prst="rect">
                      <a:avLst/>
                    </a:prstGeom>
                  </pic:spPr>
                </pic:pic>
              </a:graphicData>
            </a:graphic>
          </wp:anchor>
        </w:drawing>
      </w:r>
      <w:r w:rsidR="00002C74">
        <w:t>Perum</w:t>
      </w:r>
      <w:r w:rsidR="00523226">
        <w:t>a</w:t>
      </w:r>
      <w:r w:rsidR="00002C74">
        <w:t>han Bunder Asri Residence berlokasi di Desa Kembangan Kecamatan Kebomas Kabupaten Gresik. Pada lokasi penelitian ini daerah topogra</w:t>
      </w:r>
      <w:r w:rsidR="00FE115D">
        <w:t>f</w:t>
      </w:r>
      <w:r w:rsidR="00002C74">
        <w:t xml:space="preserve">inya relatif datar </w:t>
      </w:r>
      <w:r w:rsidR="003655D7">
        <w:t>dan padat penduduk dengan akses jalan yang relatif sempit</w:t>
      </w:r>
      <w:r w:rsidR="00216E0D">
        <w:t xml:space="preserve">. </w:t>
      </w:r>
      <w:r w:rsidR="003655D7">
        <w:t>Perumahan Bunder Asri Residence</w:t>
      </w:r>
      <w:r w:rsidR="00523226">
        <w:t xml:space="preserve"> </w:t>
      </w:r>
      <w:r w:rsidR="003655D7">
        <w:t>kerap terjadi banjir</w:t>
      </w:r>
      <w:r w:rsidR="00523226">
        <w:t xml:space="preserve"> karena </w:t>
      </w:r>
      <w:r w:rsidR="003655D7">
        <w:t>belum tersedia kolam ta</w:t>
      </w:r>
      <w:r>
        <w:t>mpung sebagai pengendali banjir, untuk kondisi lapangan dapat lihat pada Gambar 1.</w:t>
      </w:r>
    </w:p>
    <w:p w14:paraId="7AC93C3F" w14:textId="73C0BA53" w:rsidR="008238BF" w:rsidRPr="00093BCF" w:rsidRDefault="006A23D9" w:rsidP="00A03FF7">
      <w:pPr>
        <w:pStyle w:val="BodyText"/>
        <w:spacing w:line="276" w:lineRule="auto"/>
        <w:ind w:right="133" w:firstLine="284"/>
        <w:jc w:val="center"/>
        <w:rPr>
          <w:sz w:val="16"/>
          <w:szCs w:val="16"/>
        </w:rPr>
      </w:pPr>
      <w:r w:rsidRPr="00093BCF">
        <w:rPr>
          <w:sz w:val="16"/>
          <w:szCs w:val="16"/>
        </w:rPr>
        <w:t>Gambar 1. Lokasi Penelitian</w:t>
      </w:r>
    </w:p>
    <w:p w14:paraId="15192963" w14:textId="6EF53205" w:rsidR="008238BF" w:rsidRPr="00710D9E" w:rsidRDefault="008238BF" w:rsidP="003E164D">
      <w:pPr>
        <w:pStyle w:val="BodyText"/>
        <w:spacing w:line="276" w:lineRule="auto"/>
        <w:ind w:right="133" w:firstLine="284"/>
      </w:pPr>
    </w:p>
    <w:p w14:paraId="50C71A15" w14:textId="77777777" w:rsidR="006E1395" w:rsidRDefault="006E1395" w:rsidP="003D328A">
      <w:pPr>
        <w:pStyle w:val="BodyText"/>
        <w:spacing w:line="276" w:lineRule="auto"/>
        <w:ind w:firstLine="0"/>
        <w:rPr>
          <w:b/>
          <w:lang w:val="id-ID"/>
        </w:rPr>
      </w:pPr>
    </w:p>
    <w:p w14:paraId="404C9992" w14:textId="00D8296B" w:rsidR="003D328A" w:rsidRDefault="00B84020" w:rsidP="003D328A">
      <w:pPr>
        <w:pStyle w:val="BodyText"/>
        <w:spacing w:line="276" w:lineRule="auto"/>
        <w:ind w:firstLine="0"/>
        <w:rPr>
          <w:b/>
          <w:lang w:val="id-ID"/>
        </w:rPr>
      </w:pPr>
      <w:r w:rsidRPr="00710D9E">
        <w:rPr>
          <w:b/>
          <w:lang w:val="id-ID"/>
        </w:rPr>
        <w:t>METODE</w:t>
      </w:r>
    </w:p>
    <w:p w14:paraId="4C73EE7F" w14:textId="14E0A900" w:rsidR="00300AFB" w:rsidRDefault="006045D7" w:rsidP="006045D7">
      <w:pPr>
        <w:pStyle w:val="BodyText"/>
        <w:spacing w:line="276" w:lineRule="auto"/>
        <w:ind w:right="126" w:firstLine="284"/>
      </w:pPr>
      <w:r>
        <w:t>Penelitian ini menggunakan jenis peneltian kuantitatif, hal ini berdasarkan pada 3 alasan yakni (1) penelitian ini menggunakan data numerik, (2) sesuai</w:t>
      </w:r>
      <w:r w:rsidR="00B62D59">
        <w:t xml:space="preserve"> dengan</w:t>
      </w:r>
      <w:r>
        <w:t xml:space="preserve"> data yang didapat dari</w:t>
      </w:r>
      <w:r w:rsidR="00B62D59">
        <w:t xml:space="preserve"> obeservasi pada lokasi yang ditinjau dan</w:t>
      </w:r>
      <w:r>
        <w:t xml:space="preserve"> </w:t>
      </w:r>
      <w:r w:rsidR="00B62D59">
        <w:t xml:space="preserve">data yang diperoleh dari </w:t>
      </w:r>
      <w:r>
        <w:t>konsultan perencana, dan (3) penelitian ini tidak terlepas dari aspek pengukuran</w:t>
      </w:r>
      <w:r w:rsidR="00F15EF3">
        <w:t xml:space="preserve"> (Flick, 2009)</w:t>
      </w:r>
      <w:r>
        <w:t>. Teknik pengumpulan data menggunakan data</w:t>
      </w:r>
      <w:r w:rsidR="00B62D59">
        <w:t xml:space="preserve"> primer dan</w:t>
      </w:r>
      <w:r>
        <w:t xml:space="preserve"> sekunder. Data</w:t>
      </w:r>
      <w:r w:rsidR="00B62D59">
        <w:t xml:space="preserve"> primer diperoleh dengan melakukan observasi</w:t>
      </w:r>
      <w:r w:rsidR="006C5A90">
        <w:t>, wawancara, dan dokumentasi</w:t>
      </w:r>
      <w:r w:rsidR="00B62D59">
        <w:t xml:space="preserve"> ke Perumahan Bunder Asri Residence dan data sekunder diperoleh dari data  dari </w:t>
      </w:r>
      <w:r w:rsidRPr="00710D9E">
        <w:t xml:space="preserve">konsultan perencana. Data yang diperlukan untuk penelitian ini berjumlah 2 sumber, sumber pertama adalah data eksisting yang sesuai dengan yang ada di lapangan, ditambah data – data lainnya yang sangat mendukung untuk hitungan selanjutnya. Data – data yang diperlukan untuk kondisi eksisting adalah </w:t>
      </w:r>
      <w:r>
        <w:t xml:space="preserve">(1) </w:t>
      </w:r>
      <w:r w:rsidRPr="002A65D9">
        <w:t xml:space="preserve">Data </w:t>
      </w:r>
      <w:r w:rsidRPr="002A65D9">
        <w:rPr>
          <w:spacing w:val="-3"/>
        </w:rPr>
        <w:t>luas</w:t>
      </w:r>
      <w:r w:rsidRPr="002A65D9">
        <w:rPr>
          <w:spacing w:val="1"/>
        </w:rPr>
        <w:t xml:space="preserve"> </w:t>
      </w:r>
      <w:r w:rsidRPr="002A65D9">
        <w:t>area</w:t>
      </w:r>
      <w:r>
        <w:t xml:space="preserve">, (2) </w:t>
      </w:r>
      <w:r w:rsidRPr="002A65D9">
        <w:t xml:space="preserve">Data </w:t>
      </w:r>
      <w:r w:rsidRPr="002A65D9">
        <w:lastRenderedPageBreak/>
        <w:t>saluran</w:t>
      </w:r>
      <w:r w:rsidRPr="002A65D9">
        <w:rPr>
          <w:spacing w:val="-3"/>
        </w:rPr>
        <w:t xml:space="preserve"> </w:t>
      </w:r>
      <w:r w:rsidRPr="002A65D9">
        <w:t>eksisting</w:t>
      </w:r>
      <w:r>
        <w:t>,  (3)</w:t>
      </w:r>
      <w:r w:rsidR="00B62D59">
        <w:t xml:space="preserve"> Data curah hujan </w:t>
      </w:r>
      <w:r w:rsidR="006C5A90">
        <w:t xml:space="preserve">dan </w:t>
      </w:r>
      <w:r w:rsidR="00B62D59">
        <w:t>(4)</w:t>
      </w:r>
      <w:r>
        <w:t xml:space="preserve"> </w:t>
      </w:r>
      <w:r w:rsidRPr="002A65D9">
        <w:t>Data tambahan lainnya seperti</w:t>
      </w:r>
      <w:r w:rsidRPr="002A65D9">
        <w:rPr>
          <w:spacing w:val="-3"/>
        </w:rPr>
        <w:t xml:space="preserve">, </w:t>
      </w:r>
      <w:r w:rsidR="00B62D59">
        <w:t xml:space="preserve">kondisi jalan serta </w:t>
      </w:r>
      <w:r w:rsidRPr="002A65D9">
        <w:t xml:space="preserve">bahan apa </w:t>
      </w:r>
      <w:r w:rsidRPr="002A65D9">
        <w:rPr>
          <w:spacing w:val="-3"/>
        </w:rPr>
        <w:t xml:space="preserve">yang </w:t>
      </w:r>
      <w:r w:rsidRPr="002A65D9">
        <w:t>digunakan untuk jalan juga harus diperhatikan untuk menentukan koefisien</w:t>
      </w:r>
      <w:r w:rsidRPr="002A65D9">
        <w:rPr>
          <w:spacing w:val="-15"/>
        </w:rPr>
        <w:t xml:space="preserve"> </w:t>
      </w:r>
      <w:r w:rsidRPr="002A65D9">
        <w:t>kekasaran.</w:t>
      </w:r>
      <w:r w:rsidR="00177872">
        <w:t xml:space="preserve"> Adapun bagan alir penelitian sebagai berikut.</w:t>
      </w:r>
    </w:p>
    <w:p w14:paraId="4884A1E6" w14:textId="58757459" w:rsidR="00485A85" w:rsidRDefault="00C71A60" w:rsidP="00C71A60">
      <w:pPr>
        <w:pStyle w:val="BodyText"/>
        <w:spacing w:line="276" w:lineRule="auto"/>
        <w:ind w:right="126" w:firstLine="284"/>
        <w:jc w:val="center"/>
      </w:pPr>
      <w:r>
        <w:rPr>
          <w:noProof/>
          <w:lang w:val="en-GB" w:eastAsia="en-GB"/>
        </w:rPr>
        <w:drawing>
          <wp:inline distT="0" distB="0" distL="0" distR="0" wp14:anchorId="54E7BD64" wp14:editId="1110E570">
            <wp:extent cx="3209925" cy="42386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x.png"/>
                    <pic:cNvPicPr/>
                  </pic:nvPicPr>
                  <pic:blipFill>
                    <a:blip r:embed="rId12">
                      <a:extLst>
                        <a:ext uri="{28A0092B-C50C-407E-A947-70E740481C1C}">
                          <a14:useLocalDpi xmlns:a14="http://schemas.microsoft.com/office/drawing/2010/main" val="0"/>
                        </a:ext>
                      </a:extLst>
                    </a:blip>
                    <a:stretch>
                      <a:fillRect/>
                    </a:stretch>
                  </pic:blipFill>
                  <pic:spPr>
                    <a:xfrm>
                      <a:off x="0" y="0"/>
                      <a:ext cx="3209925" cy="4238625"/>
                    </a:xfrm>
                    <a:prstGeom prst="rect">
                      <a:avLst/>
                    </a:prstGeom>
                  </pic:spPr>
                </pic:pic>
              </a:graphicData>
            </a:graphic>
          </wp:inline>
        </w:drawing>
      </w:r>
    </w:p>
    <w:p w14:paraId="43950D6F" w14:textId="5AB1041B" w:rsidR="00485A85" w:rsidRPr="0012453B" w:rsidRDefault="00776401" w:rsidP="00C71A60">
      <w:pPr>
        <w:pStyle w:val="BodyText"/>
        <w:spacing w:line="276" w:lineRule="auto"/>
        <w:ind w:left="426" w:right="131" w:firstLine="0"/>
        <w:jc w:val="center"/>
        <w:rPr>
          <w:sz w:val="16"/>
          <w:szCs w:val="16"/>
        </w:rPr>
      </w:pPr>
      <w:r w:rsidRPr="0012453B">
        <w:rPr>
          <w:sz w:val="16"/>
          <w:szCs w:val="16"/>
        </w:rPr>
        <w:t>Gambar 2. Bagan Alir Peneitian</w:t>
      </w:r>
    </w:p>
    <w:p w14:paraId="4C4B877C" w14:textId="77777777" w:rsidR="00776401" w:rsidRDefault="00776401" w:rsidP="00776401">
      <w:pPr>
        <w:pStyle w:val="BodyText"/>
        <w:spacing w:line="276" w:lineRule="auto"/>
        <w:ind w:right="131" w:firstLine="0"/>
        <w:jc w:val="center"/>
      </w:pPr>
    </w:p>
    <w:p w14:paraId="38DDE646" w14:textId="10A2D825" w:rsidR="008F2023" w:rsidRDefault="00A73EF2" w:rsidP="008F2023">
      <w:pPr>
        <w:pStyle w:val="BodyText"/>
        <w:spacing w:line="276" w:lineRule="auto"/>
        <w:ind w:right="131" w:firstLine="284"/>
      </w:pPr>
      <w:r>
        <w:t xml:space="preserve">Terdapat beberapa </w:t>
      </w:r>
      <w:r w:rsidR="003D765A">
        <w:t>t</w:t>
      </w:r>
      <w:r w:rsidR="008238BF">
        <w:t>eknik analisis data yang digu</w:t>
      </w:r>
      <w:r>
        <w:t>nakan pada penelitian ini yaitu</w:t>
      </w:r>
      <w:r w:rsidR="008238BF">
        <w:t xml:space="preserve"> </w:t>
      </w:r>
      <w:r w:rsidR="008238BF" w:rsidRPr="00710D9E">
        <w:t>a</w:t>
      </w:r>
      <w:r w:rsidR="003D765A">
        <w:t>nalisia</w:t>
      </w:r>
      <w:r w:rsidR="008238BF" w:rsidRPr="00710D9E">
        <w:t xml:space="preserve"> hidrologi yang bertu</w:t>
      </w:r>
      <w:r>
        <w:t>juan untuk menentukan debit limpasan permukaan yang dialirkan melwati saluran dalam kaw</w:t>
      </w:r>
      <w:r w:rsidR="006C5A90">
        <w:t>a</w:t>
      </w:r>
      <w:r>
        <w:t>san untuk menuju ke kolam tampung</w:t>
      </w:r>
      <w:r w:rsidR="004857F6">
        <w:t>, yang kedua adalah analisia</w:t>
      </w:r>
      <w:r w:rsidR="008238BF" w:rsidRPr="00710D9E">
        <w:t xml:space="preserve"> hidrolika yang bertujuan menentukan kapasitas</w:t>
      </w:r>
      <w:r>
        <w:t xml:space="preserve"> saluran dalam kaw</w:t>
      </w:r>
      <w:r w:rsidR="006C5A90">
        <w:t>a</w:t>
      </w:r>
      <w:r>
        <w:t>san yang berfungsi untuk mengalirkan debit limpasan menuju kolam tampung sebelum menuju ke saluran luar kawsan</w:t>
      </w:r>
      <w:r w:rsidR="008238BF" w:rsidRPr="00710D9E">
        <w:t xml:space="preserve">. </w:t>
      </w:r>
      <w:r>
        <w:t>Setelah debit limpasan diketahui volumenya dan saluran yang  mengalirkan debit limpasan tersebut menuju kolam tampung dapat berfungsi dengan baik, barulah dapat menghitung kapasitas kolam tampung. Berikut ini adalah penjelasan metode yang digunakan untuk mengetahui debit limpasan yang terjadi dan menentukan kapasitas kolam tampung.</w:t>
      </w:r>
    </w:p>
    <w:p w14:paraId="29A0E377" w14:textId="0BA81C9C" w:rsidR="004857F6" w:rsidRDefault="004857F6" w:rsidP="004857F6">
      <w:pPr>
        <w:pStyle w:val="BodyText"/>
        <w:spacing w:line="276" w:lineRule="auto"/>
        <w:ind w:right="131" w:firstLine="284"/>
      </w:pPr>
      <w:r>
        <w:t xml:space="preserve">Berikut ini adalah tahapan dan penjelasan metode perhitungan untuk menentukan debit limpasan serta kapasitas kolam tampung berdasarkan intensitas hujan selama 10 tahun. </w:t>
      </w:r>
    </w:p>
    <w:p w14:paraId="63FE52FA" w14:textId="60E754AB" w:rsidR="008F2023" w:rsidRDefault="00B62D59" w:rsidP="008F2023">
      <w:pPr>
        <w:pStyle w:val="BodyText"/>
        <w:numPr>
          <w:ilvl w:val="0"/>
          <w:numId w:val="44"/>
        </w:numPr>
        <w:spacing w:line="276" w:lineRule="auto"/>
        <w:ind w:left="284" w:right="131" w:hanging="142"/>
      </w:pPr>
      <w:r>
        <w:lastRenderedPageBreak/>
        <w:t>Menentukan distribusi untuk perhitungan hujan r</w:t>
      </w:r>
      <w:r w:rsidR="008F2023">
        <w:t>encana</w:t>
      </w:r>
    </w:p>
    <w:p w14:paraId="006FA1F8" w14:textId="28CBC01A" w:rsidR="008F2023" w:rsidRDefault="002343B7" w:rsidP="008F2023">
      <w:pPr>
        <w:pStyle w:val="BodyText"/>
        <w:spacing w:line="276" w:lineRule="auto"/>
        <w:ind w:right="131" w:firstLine="284"/>
      </w:pPr>
      <w:r>
        <w:rPr>
          <w:noProof/>
          <w:lang w:val="en-GB" w:eastAsia="en-GB"/>
        </w:rPr>
        <w:drawing>
          <wp:anchor distT="0" distB="0" distL="0" distR="0" simplePos="0" relativeHeight="251744768" behindDoc="1" locked="0" layoutInCell="1" allowOverlap="1" wp14:anchorId="29FFDF00" wp14:editId="207A8E1E">
            <wp:simplePos x="0" y="0"/>
            <wp:positionH relativeFrom="margin">
              <wp:align>center</wp:align>
            </wp:positionH>
            <wp:positionV relativeFrom="paragraph">
              <wp:posOffset>509935</wp:posOffset>
            </wp:positionV>
            <wp:extent cx="3974465" cy="4746625"/>
            <wp:effectExtent l="0" t="0" r="6985" b="0"/>
            <wp:wrapNone/>
            <wp:docPr id="1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974465" cy="4746625"/>
                    </a:xfrm>
                    <a:prstGeom prst="rect">
                      <a:avLst/>
                    </a:prstGeom>
                  </pic:spPr>
                </pic:pic>
              </a:graphicData>
            </a:graphic>
          </wp:anchor>
        </w:drawing>
      </w:r>
      <w:r w:rsidR="008F2023">
        <w:t>Pada tahap ini berguna untuk menentukan distribusi apa yang sesuai untiuk menghitung hujan rencana</w:t>
      </w:r>
      <w:r w:rsidR="00DF05C2">
        <w:t xml:space="preserve"> dengan menggunkan analisa frekuensi</w:t>
      </w:r>
      <w:r w:rsidR="00DE0FA6">
        <w:t xml:space="preserve"> yang nantinya akan digunakan untuk menghitung Intensitas Hujan Periode Ulang</w:t>
      </w:r>
      <w:r w:rsidR="008F2023">
        <w:t>. Terdapat beberapa metode distribusi statistik yang dapat digunakan diantaranya</w:t>
      </w:r>
      <w:r w:rsidR="006275DC">
        <w:t xml:space="preserve"> distribusi </w:t>
      </w:r>
      <w:r w:rsidR="006275DC">
        <w:rPr>
          <w:i/>
        </w:rPr>
        <w:t>Log Pearson, Gumbel, Log Normal</w:t>
      </w:r>
      <w:r w:rsidR="006275DC">
        <w:t>. Distribusi yang telah disebutkan sebelumnya juga memiliki beberapa parameter</w:t>
      </w:r>
      <w:r w:rsidR="004B2D80">
        <w:t xml:space="preserve"> seperti</w:t>
      </w:r>
      <w:r w:rsidR="006275DC">
        <w:t xml:space="preserve"> yang </w:t>
      </w:r>
      <w:r w:rsidR="004B2D80">
        <w:t>disebutkan pada tabel 1, parameter tersebut adalah</w:t>
      </w:r>
      <w:r w:rsidR="006275DC">
        <w:t xml:space="preserve"> (</w:t>
      </w:r>
      <w:r w:rsidR="006275DC">
        <w:rPr>
          <w:i/>
        </w:rPr>
        <w:t>S</w:t>
      </w:r>
      <w:r w:rsidR="006275DC">
        <w:t>) Standar Deviasi, (</w:t>
      </w:r>
      <w:r w:rsidR="006275DC">
        <w:rPr>
          <w:i/>
        </w:rPr>
        <w:t>Cs</w:t>
      </w:r>
      <w:r w:rsidR="006275DC">
        <w:t>) Koefisien Kemencengan, (</w:t>
      </w:r>
      <w:r w:rsidR="006275DC">
        <w:rPr>
          <w:i/>
        </w:rPr>
        <w:t>Cv</w:t>
      </w:r>
      <w:r w:rsidR="006275DC">
        <w:t>) Koefisien Vareasi, (</w:t>
      </w:r>
      <w:r w:rsidR="006275DC">
        <w:rPr>
          <w:i/>
        </w:rPr>
        <w:t>Ck</w:t>
      </w:r>
      <w:r w:rsidR="006275DC">
        <w:t>) Koefisien Kurtosis.</w:t>
      </w:r>
    </w:p>
    <w:p w14:paraId="31B3B848" w14:textId="11842E12" w:rsidR="00512FEF" w:rsidRDefault="004B2D80" w:rsidP="004B2D80">
      <w:pPr>
        <w:pStyle w:val="BodyText"/>
        <w:spacing w:line="276" w:lineRule="auto"/>
        <w:ind w:right="131" w:firstLine="284"/>
      </w:pPr>
      <w:r>
        <w:t xml:space="preserve">Metode distribusi </w:t>
      </w:r>
      <w:r w:rsidR="00512FEF">
        <w:t>statistik</w:t>
      </w:r>
      <w:r>
        <w:t xml:space="preserve"> dapat ditentukan setelah </w:t>
      </w:r>
      <w:r w:rsidR="00512FEF">
        <w:t>salah satu metode memenuhi syarat pada tabel 1.</w:t>
      </w:r>
    </w:p>
    <w:p w14:paraId="1CDAB58C" w14:textId="56B17AB9" w:rsidR="004B2D80" w:rsidRDefault="00512FEF" w:rsidP="004B2D80">
      <w:pPr>
        <w:pStyle w:val="BodyText"/>
        <w:spacing w:line="276" w:lineRule="auto"/>
        <w:ind w:right="131" w:firstLine="284"/>
      </w:pPr>
      <w:r>
        <w:t xml:space="preserve"> </w:t>
      </w:r>
    </w:p>
    <w:p w14:paraId="42528F33" w14:textId="2260F20E" w:rsidR="006275DC" w:rsidRPr="00742417" w:rsidRDefault="006C05A4" w:rsidP="006C05A4">
      <w:pPr>
        <w:pStyle w:val="BodyText"/>
        <w:spacing w:line="276" w:lineRule="auto"/>
        <w:ind w:right="131" w:firstLine="284"/>
        <w:jc w:val="center"/>
        <w:rPr>
          <w:sz w:val="18"/>
          <w:szCs w:val="18"/>
        </w:rPr>
      </w:pPr>
      <w:r w:rsidRPr="00742417">
        <w:rPr>
          <w:noProof/>
          <w:sz w:val="18"/>
          <w:szCs w:val="18"/>
          <w:lang w:val="en-GB" w:eastAsia="en-GB"/>
        </w:rPr>
        <w:drawing>
          <wp:anchor distT="0" distB="0" distL="114300" distR="114300" simplePos="0" relativeHeight="251728384" behindDoc="0" locked="0" layoutInCell="1" allowOverlap="1" wp14:anchorId="26C9EFD2" wp14:editId="436CA323">
            <wp:simplePos x="0" y="0"/>
            <wp:positionH relativeFrom="column">
              <wp:posOffset>553085</wp:posOffset>
            </wp:positionH>
            <wp:positionV relativeFrom="paragraph">
              <wp:posOffset>178435</wp:posOffset>
            </wp:positionV>
            <wp:extent cx="1808480" cy="828675"/>
            <wp:effectExtent l="0" t="0" r="1270"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808480" cy="828675"/>
                    </a:xfrm>
                    <a:prstGeom prst="rect">
                      <a:avLst/>
                    </a:prstGeom>
                  </pic:spPr>
                </pic:pic>
              </a:graphicData>
            </a:graphic>
            <wp14:sizeRelH relativeFrom="margin">
              <wp14:pctWidth>0</wp14:pctWidth>
            </wp14:sizeRelH>
            <wp14:sizeRelV relativeFrom="margin">
              <wp14:pctHeight>0</wp14:pctHeight>
            </wp14:sizeRelV>
          </wp:anchor>
        </w:drawing>
      </w:r>
      <w:r w:rsidRPr="00742417">
        <w:rPr>
          <w:sz w:val="18"/>
          <w:szCs w:val="18"/>
        </w:rPr>
        <w:t>Tabel 1. Syarat Parameter Statistik</w:t>
      </w:r>
    </w:p>
    <w:p w14:paraId="0D9CCE95" w14:textId="025B8D0D" w:rsidR="006C05A4" w:rsidRDefault="006C05A4" w:rsidP="006C05A4">
      <w:pPr>
        <w:pStyle w:val="ListParagraph"/>
        <w:widowControl w:val="0"/>
        <w:autoSpaceDE w:val="0"/>
        <w:autoSpaceDN w:val="0"/>
        <w:spacing w:after="0" w:line="276" w:lineRule="auto"/>
        <w:ind w:left="284"/>
        <w:contextualSpacing w:val="0"/>
        <w:jc w:val="both"/>
        <w:rPr>
          <w:rFonts w:ascii="Times New Roman" w:hAnsi="Times New Roman"/>
          <w:sz w:val="20"/>
        </w:rPr>
      </w:pPr>
    </w:p>
    <w:p w14:paraId="4F5B89AF" w14:textId="20BD42A9" w:rsidR="00C009CD" w:rsidRDefault="00280009" w:rsidP="00C009CD">
      <w:pPr>
        <w:pStyle w:val="ListParagraph"/>
        <w:widowControl w:val="0"/>
        <w:numPr>
          <w:ilvl w:val="0"/>
          <w:numId w:val="44"/>
        </w:numPr>
        <w:autoSpaceDE w:val="0"/>
        <w:autoSpaceDN w:val="0"/>
        <w:spacing w:after="0" w:line="276" w:lineRule="auto"/>
        <w:ind w:left="284" w:hanging="142"/>
        <w:contextualSpacing w:val="0"/>
        <w:jc w:val="both"/>
        <w:rPr>
          <w:rFonts w:ascii="Times New Roman" w:hAnsi="Times New Roman"/>
          <w:sz w:val="20"/>
        </w:rPr>
      </w:pPr>
      <w:r>
        <w:rPr>
          <w:rFonts w:ascii="Times New Roman" w:hAnsi="Times New Roman"/>
          <w:sz w:val="20"/>
        </w:rPr>
        <w:t>Pengujian Data</w:t>
      </w:r>
      <w:r w:rsidR="00C009CD">
        <w:rPr>
          <w:rFonts w:ascii="Times New Roman" w:hAnsi="Times New Roman"/>
          <w:sz w:val="20"/>
        </w:rPr>
        <w:t xml:space="preserve"> Menggunakan Uji Chi-Square dan Uji Smirnov-Kolmogorv</w:t>
      </w:r>
    </w:p>
    <w:p w14:paraId="53ADD237" w14:textId="41C34309" w:rsidR="006C05A4" w:rsidRDefault="00CA7E3B" w:rsidP="006C05A4">
      <w:pPr>
        <w:pStyle w:val="ListParagraph"/>
        <w:widowControl w:val="0"/>
        <w:autoSpaceDE w:val="0"/>
        <w:autoSpaceDN w:val="0"/>
        <w:spacing w:after="0" w:line="276" w:lineRule="auto"/>
        <w:ind w:left="0" w:firstLine="284"/>
        <w:contextualSpacing w:val="0"/>
        <w:jc w:val="both"/>
        <w:rPr>
          <w:rFonts w:ascii="Times New Roman" w:hAnsi="Times New Roman"/>
          <w:sz w:val="20"/>
          <w:szCs w:val="20"/>
        </w:rPr>
      </w:pPr>
      <w:r w:rsidRPr="00CA7E3B">
        <w:rPr>
          <w:rFonts w:ascii="Times New Roman" w:hAnsi="Times New Roman"/>
          <w:sz w:val="20"/>
          <w:szCs w:val="20"/>
        </w:rPr>
        <w:t>Menurut Soewarno (1995) menjelaskan dalam pengujian parameter diwajibkan untuk menentukan kesamaan distribusi frekuensi dari sampel data terhadap fungsi distribusi peluang, yang nantinya akan mewakili distribusi frekuensi tersebut</w:t>
      </w:r>
      <w:r>
        <w:rPr>
          <w:rFonts w:ascii="Times New Roman" w:hAnsi="Times New Roman"/>
          <w:sz w:val="20"/>
          <w:szCs w:val="20"/>
        </w:rPr>
        <w:t>.</w:t>
      </w:r>
      <w:r w:rsidR="006C5A90">
        <w:rPr>
          <w:rFonts w:ascii="Times New Roman" w:hAnsi="Times New Roman"/>
          <w:sz w:val="20"/>
          <w:szCs w:val="20"/>
        </w:rPr>
        <w:t xml:space="preserve"> P</w:t>
      </w:r>
      <w:r>
        <w:rPr>
          <w:rFonts w:ascii="Times New Roman" w:hAnsi="Times New Roman"/>
          <w:sz w:val="20"/>
          <w:szCs w:val="20"/>
        </w:rPr>
        <w:t>enentuan hipotesis pada penelitian ini terdapat dua metode yaitu (1) Uji Chi-Square dan (2) Uji Smirnov-Kolmogorov.</w:t>
      </w:r>
    </w:p>
    <w:p w14:paraId="6D678852" w14:textId="4CE90A11" w:rsidR="00C71A60" w:rsidRDefault="00CA7E3B" w:rsidP="006C05A4">
      <w:pPr>
        <w:pStyle w:val="ListParagraph"/>
        <w:widowControl w:val="0"/>
        <w:autoSpaceDE w:val="0"/>
        <w:autoSpaceDN w:val="0"/>
        <w:spacing w:after="0" w:line="276" w:lineRule="auto"/>
        <w:ind w:left="0" w:firstLine="284"/>
        <w:contextualSpacing w:val="0"/>
        <w:jc w:val="both"/>
        <w:rPr>
          <w:rFonts w:ascii="Times New Roman" w:hAnsi="Times New Roman"/>
          <w:sz w:val="20"/>
          <w:szCs w:val="20"/>
        </w:rPr>
      </w:pPr>
      <w:r>
        <w:rPr>
          <w:rFonts w:ascii="Times New Roman" w:hAnsi="Times New Roman"/>
          <w:sz w:val="20"/>
          <w:szCs w:val="20"/>
        </w:rPr>
        <w:t xml:space="preserve">(1) Uji Chi-Square merupakan metode pengujian hipotesis yang membandingkan Chi-Kuadrat hitung dengan Chi-Kuadrat tabel dengan </w:t>
      </w:r>
      <w:r>
        <w:rPr>
          <w:rFonts w:ascii="Times New Roman" w:hAnsi="Times New Roman"/>
          <w:i/>
          <w:sz w:val="20"/>
          <w:szCs w:val="20"/>
        </w:rPr>
        <w:t xml:space="preserve">dk </w:t>
      </w:r>
      <w:r>
        <w:rPr>
          <w:rFonts w:ascii="Times New Roman" w:hAnsi="Times New Roman"/>
          <w:sz w:val="20"/>
          <w:szCs w:val="20"/>
        </w:rPr>
        <w:t xml:space="preserve">(derajat kebebasan), dengan ketentuan jika Chi-Kuadrat </w:t>
      </w:r>
      <w:r w:rsidR="00EA4461">
        <w:rPr>
          <w:rFonts w:ascii="Times New Roman" w:hAnsi="Times New Roman"/>
          <w:sz w:val="20"/>
          <w:szCs w:val="20"/>
        </w:rPr>
        <w:t>hitung lebih kecil dibandingkan tabel maka Xh</w:t>
      </w:r>
      <w:r w:rsidR="00EA4461">
        <w:rPr>
          <w:rFonts w:ascii="Times New Roman" w:hAnsi="Times New Roman"/>
          <w:sz w:val="20"/>
          <w:szCs w:val="20"/>
          <w:vertAlign w:val="superscript"/>
        </w:rPr>
        <w:t>2</w:t>
      </w:r>
      <w:r w:rsidR="00EA4461">
        <w:rPr>
          <w:rFonts w:ascii="Times New Roman" w:hAnsi="Times New Roman"/>
          <w:sz w:val="20"/>
          <w:szCs w:val="20"/>
        </w:rPr>
        <w:t xml:space="preserve"> dapat diterima, sedangak</w:t>
      </w:r>
      <w:r w:rsidR="006C5A90">
        <w:rPr>
          <w:rFonts w:ascii="Times New Roman" w:hAnsi="Times New Roman"/>
          <w:sz w:val="20"/>
          <w:szCs w:val="20"/>
        </w:rPr>
        <w:t>a</w:t>
      </w:r>
      <w:r w:rsidR="00EA4461">
        <w:rPr>
          <w:rFonts w:ascii="Times New Roman" w:hAnsi="Times New Roman"/>
          <w:sz w:val="20"/>
          <w:szCs w:val="20"/>
        </w:rPr>
        <w:t>n jika lebih besar atau sama besar dengan harga tabel maka Xh</w:t>
      </w:r>
      <w:r w:rsidR="00EA4461">
        <w:rPr>
          <w:rFonts w:ascii="Times New Roman" w:hAnsi="Times New Roman"/>
          <w:sz w:val="20"/>
          <w:szCs w:val="20"/>
          <w:vertAlign w:val="superscript"/>
        </w:rPr>
        <w:t>2</w:t>
      </w:r>
      <w:r w:rsidR="00EA4461">
        <w:rPr>
          <w:rFonts w:ascii="Times New Roman" w:hAnsi="Times New Roman"/>
          <w:sz w:val="20"/>
          <w:szCs w:val="20"/>
        </w:rPr>
        <w:t xml:space="preserve"> ditolak. Untuk nilai Chi Kuadrat tabel</w:t>
      </w:r>
      <w:r w:rsidR="00EA4461">
        <w:rPr>
          <w:rFonts w:ascii="Times New Roman" w:hAnsi="Times New Roman"/>
          <w:i/>
          <w:sz w:val="20"/>
          <w:szCs w:val="20"/>
        </w:rPr>
        <w:t xml:space="preserve"> </w:t>
      </w:r>
      <w:r w:rsidR="00EA4461">
        <w:rPr>
          <w:rFonts w:ascii="Times New Roman" w:hAnsi="Times New Roman"/>
          <w:sz w:val="20"/>
          <w:szCs w:val="20"/>
        </w:rPr>
        <w:t>diperoleh dari tabel nilai kritis Uji-Square dengan parameter derajat kepercayaan dan derajat kebebasan (</w:t>
      </w:r>
      <w:r w:rsidR="00EA4461">
        <w:rPr>
          <w:rFonts w:ascii="Times New Roman" w:hAnsi="Times New Roman"/>
          <w:i/>
          <w:sz w:val="20"/>
          <w:szCs w:val="20"/>
        </w:rPr>
        <w:t>dk</w:t>
      </w:r>
      <w:r w:rsidR="00EA4461">
        <w:rPr>
          <w:rFonts w:ascii="Times New Roman" w:hAnsi="Times New Roman"/>
          <w:sz w:val="20"/>
          <w:szCs w:val="20"/>
        </w:rPr>
        <w:t xml:space="preserve">) (Sugiyono, 2007); (2) </w:t>
      </w:r>
      <w:r w:rsidR="00B544B0">
        <w:rPr>
          <w:rFonts w:ascii="Times New Roman" w:hAnsi="Times New Roman"/>
          <w:sz w:val="20"/>
          <w:szCs w:val="20"/>
        </w:rPr>
        <w:t>Uji Smirnov-Kolmogorov  merupakan uji kecocokan hipotesis non parametrik yang tidak memerlukan fungsi distribusi tertentu, sehingga jika nilai D yang diperoleh dari perhitungan lebih kecil dibandingkan niali D</w:t>
      </w:r>
      <w:r w:rsidR="00B544B0">
        <w:rPr>
          <w:rFonts w:ascii="Times New Roman" w:hAnsi="Times New Roman"/>
          <w:sz w:val="20"/>
          <w:szCs w:val="20"/>
          <w:vertAlign w:val="subscript"/>
        </w:rPr>
        <w:t>0</w:t>
      </w:r>
      <w:r w:rsidR="00B544B0">
        <w:rPr>
          <w:rFonts w:ascii="Times New Roman" w:hAnsi="Times New Roman"/>
          <w:sz w:val="20"/>
          <w:szCs w:val="20"/>
        </w:rPr>
        <w:t xml:space="preserve"> yang diperoleh dari tabel D</w:t>
      </w:r>
      <w:r w:rsidR="00B544B0">
        <w:rPr>
          <w:rFonts w:ascii="Times New Roman" w:hAnsi="Times New Roman"/>
          <w:sz w:val="20"/>
          <w:szCs w:val="20"/>
          <w:vertAlign w:val="subscript"/>
        </w:rPr>
        <w:t>0</w:t>
      </w:r>
      <w:r w:rsidR="00B544B0">
        <w:rPr>
          <w:rFonts w:ascii="Times New Roman" w:hAnsi="Times New Roman"/>
          <w:sz w:val="20"/>
          <w:szCs w:val="20"/>
        </w:rPr>
        <w:t xml:space="preserve"> untuk uji Smirnov-Kolmogorov</w:t>
      </w:r>
      <w:r w:rsidR="001D3F26">
        <w:rPr>
          <w:rFonts w:ascii="Times New Roman" w:hAnsi="Times New Roman"/>
          <w:sz w:val="20"/>
          <w:szCs w:val="20"/>
        </w:rPr>
        <w:t xml:space="preserve"> maka nilai D dapat diterima, sedangkan jika nilai D lebih besar dibandingkan nilai D</w:t>
      </w:r>
      <w:r w:rsidR="001D3F26">
        <w:rPr>
          <w:rFonts w:ascii="Times New Roman" w:hAnsi="Times New Roman"/>
          <w:sz w:val="20"/>
          <w:szCs w:val="20"/>
          <w:vertAlign w:val="subscript"/>
        </w:rPr>
        <w:t>0</w:t>
      </w:r>
      <w:r w:rsidR="001D3F26">
        <w:rPr>
          <w:rFonts w:ascii="Times New Roman" w:hAnsi="Times New Roman"/>
          <w:sz w:val="20"/>
          <w:szCs w:val="20"/>
        </w:rPr>
        <w:t xml:space="preserve"> dari tabel maka distribusi teoritis yang dipergunakan tidak dapat diterima (Soewarno, 1995).</w:t>
      </w:r>
    </w:p>
    <w:p w14:paraId="495668F4" w14:textId="05FA11EC" w:rsidR="002343B7" w:rsidRDefault="002343B7" w:rsidP="006C05A4">
      <w:pPr>
        <w:pStyle w:val="ListParagraph"/>
        <w:widowControl w:val="0"/>
        <w:autoSpaceDE w:val="0"/>
        <w:autoSpaceDN w:val="0"/>
        <w:spacing w:after="0" w:line="276" w:lineRule="auto"/>
        <w:ind w:left="0" w:firstLine="284"/>
        <w:contextualSpacing w:val="0"/>
        <w:jc w:val="both"/>
        <w:rPr>
          <w:rFonts w:ascii="Times New Roman" w:hAnsi="Times New Roman"/>
          <w:sz w:val="20"/>
          <w:szCs w:val="20"/>
        </w:rPr>
      </w:pPr>
    </w:p>
    <w:p w14:paraId="2AE3299E" w14:textId="77777777" w:rsidR="002343B7" w:rsidRDefault="002343B7" w:rsidP="006C05A4">
      <w:pPr>
        <w:pStyle w:val="ListParagraph"/>
        <w:widowControl w:val="0"/>
        <w:autoSpaceDE w:val="0"/>
        <w:autoSpaceDN w:val="0"/>
        <w:spacing w:after="0" w:line="276" w:lineRule="auto"/>
        <w:ind w:left="0" w:firstLine="284"/>
        <w:contextualSpacing w:val="0"/>
        <w:jc w:val="both"/>
        <w:rPr>
          <w:rFonts w:ascii="Times New Roman" w:hAnsi="Times New Roman"/>
          <w:sz w:val="20"/>
          <w:szCs w:val="20"/>
        </w:rPr>
      </w:pPr>
    </w:p>
    <w:p w14:paraId="5082425B" w14:textId="77777777" w:rsidR="002343B7" w:rsidRDefault="002343B7" w:rsidP="006C05A4">
      <w:pPr>
        <w:pStyle w:val="ListParagraph"/>
        <w:widowControl w:val="0"/>
        <w:autoSpaceDE w:val="0"/>
        <w:autoSpaceDN w:val="0"/>
        <w:spacing w:after="0" w:line="276" w:lineRule="auto"/>
        <w:ind w:left="0" w:firstLine="284"/>
        <w:contextualSpacing w:val="0"/>
        <w:jc w:val="both"/>
        <w:rPr>
          <w:rFonts w:ascii="Times New Roman" w:hAnsi="Times New Roman"/>
          <w:sz w:val="20"/>
          <w:szCs w:val="20"/>
        </w:rPr>
      </w:pPr>
    </w:p>
    <w:p w14:paraId="5723D94D" w14:textId="6E4D2F95" w:rsidR="001D3F26" w:rsidRPr="001D3F26" w:rsidRDefault="002343B7" w:rsidP="001D3F26">
      <w:pPr>
        <w:pStyle w:val="ListParagraph"/>
        <w:widowControl w:val="0"/>
        <w:autoSpaceDE w:val="0"/>
        <w:autoSpaceDN w:val="0"/>
        <w:spacing w:after="0" w:line="276" w:lineRule="auto"/>
        <w:ind w:left="0"/>
        <w:contextualSpacing w:val="0"/>
        <w:jc w:val="both"/>
        <w:rPr>
          <w:rFonts w:ascii="Times New Roman" w:hAnsi="Times New Roman"/>
          <w:sz w:val="20"/>
          <w:szCs w:val="20"/>
        </w:rPr>
      </w:pPr>
      <w:r w:rsidRPr="00571807">
        <w:rPr>
          <w:rFonts w:ascii="Times New Roman" w:hAnsi="Times New Roman"/>
          <w:noProof/>
          <w:sz w:val="20"/>
          <w:szCs w:val="20"/>
          <w:lang w:eastAsia="en-GB"/>
        </w:rPr>
        <w:lastRenderedPageBreak/>
        <mc:AlternateContent>
          <mc:Choice Requires="wps">
            <w:drawing>
              <wp:anchor distT="45720" distB="45720" distL="114300" distR="114300" simplePos="0" relativeHeight="251772416" behindDoc="0" locked="0" layoutInCell="1" allowOverlap="1" wp14:anchorId="3C7A598C" wp14:editId="636A1285">
                <wp:simplePos x="0" y="0"/>
                <wp:positionH relativeFrom="margin">
                  <wp:posOffset>4244724</wp:posOffset>
                </wp:positionH>
                <wp:positionV relativeFrom="paragraph">
                  <wp:posOffset>495403</wp:posOffset>
                </wp:positionV>
                <wp:extent cx="1685925" cy="24765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247650"/>
                        </a:xfrm>
                        <a:prstGeom prst="rect">
                          <a:avLst/>
                        </a:prstGeom>
                        <a:noFill/>
                        <a:ln w="9525">
                          <a:noFill/>
                          <a:miter lim="800000"/>
                          <a:headEnd/>
                          <a:tailEnd/>
                        </a:ln>
                      </wps:spPr>
                      <wps:txbx>
                        <w:txbxContent>
                          <w:p w14:paraId="282C5586" w14:textId="0F1C8A67" w:rsidR="00571807" w:rsidRDefault="00571807">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7A598C" id="_x0000_t202" coordsize="21600,21600" o:spt="202" path="m,l,21600r21600,l21600,xe">
                <v:stroke joinstyle="miter"/>
                <v:path gradientshapeok="t" o:connecttype="rect"/>
              </v:shapetype>
              <v:shape id="Text Box 2" o:spid="_x0000_s1026" type="#_x0000_t202" style="position:absolute;left:0;text-align:left;margin-left:334.25pt;margin-top:39pt;width:132.75pt;height:19.5pt;z-index:251772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" filled="f" stroked="f">
                <v:textbox>
                  <w:txbxContent>
                    <w:p w14:paraId="282C5586" w14:textId="0F1C8A67" w:rsidR="00571807" w:rsidRDefault="00571807">
                      <w:r>
                        <w:t>------------------------------(1)</w:t>
                      </w:r>
                    </w:p>
                  </w:txbxContent>
                </v:textbox>
                <w10:wrap type="square" anchorx="margin"/>
              </v:shape>
            </w:pict>
          </mc:Fallback>
        </mc:AlternateContent>
      </w:r>
      <w:r w:rsidRPr="001D3F26">
        <w:rPr>
          <w:rFonts w:ascii="Times New Roman" w:hAnsi="Times New Roman"/>
          <w:noProof/>
          <w:sz w:val="20"/>
          <w:szCs w:val="20"/>
          <w:lang w:eastAsia="en-GB"/>
        </w:rPr>
        <mc:AlternateContent>
          <mc:Choice Requires="wps">
            <w:drawing>
              <wp:anchor distT="0" distB="0" distL="114300" distR="114300" simplePos="0" relativeHeight="251770368" behindDoc="0" locked="0" layoutInCell="1" allowOverlap="1" wp14:anchorId="397DAC8B" wp14:editId="77DD8BD5">
                <wp:simplePos x="0" y="0"/>
                <wp:positionH relativeFrom="column">
                  <wp:align>left</wp:align>
                </wp:positionH>
                <wp:positionV relativeFrom="paragraph">
                  <wp:posOffset>382270</wp:posOffset>
                </wp:positionV>
                <wp:extent cx="1238250" cy="438150"/>
                <wp:effectExtent l="0" t="0" r="0" b="0"/>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438150"/>
                        </a:xfrm>
                        <a:prstGeom prst="rect">
                          <a:avLst/>
                        </a:prstGeom>
                        <a:noFill/>
                        <a:ln w="9525">
                          <a:noFill/>
                          <a:miter lim="800000"/>
                          <a:headEnd/>
                          <a:tailEnd/>
                        </a:ln>
                      </wps:spPr>
                      <wps:txbx>
                        <w:txbxContent>
                          <w:p w14:paraId="4CDCFFC5" w14:textId="227BAB5F" w:rsidR="005739B6" w:rsidRDefault="005739B6">
                            <w:r w:rsidRPr="00710D9E">
                              <w:rPr>
                                <w:position w:val="-30"/>
                              </w:rPr>
                              <w:object w:dxaOrig="1725" w:dyaOrig="615" w14:anchorId="4967F8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31pt" o:ole="" filled="t">
                                  <v:fill color2="black"/>
                                  <v:imagedata r:id="rId14" o:title=""/>
                                </v:shape>
                                <o:OLEObject Type="Embed" ProgID="Equation.3" ShapeID="_x0000_i1025" DrawAspect="Content" ObjectID="_1681088335" r:id="rId15"/>
                              </w:object>
                            </w:r>
                          </w:p>
                        </w:txbxContent>
                      </wps:txbx>
                      <wps:bodyPr rot="0" vert="horz" wrap="square" lIns="91440" tIns="45720" rIns="91440" bIns="45720" anchor="t" anchorCtr="0">
                        <a:noAutofit/>
                      </wps:bodyPr>
                    </wps:wsp>
                  </a:graphicData>
                </a:graphic>
              </wp:anchor>
            </w:drawing>
          </mc:Choice>
          <mc:Fallback>
            <w:pict>
              <v:shape w14:anchorId="397DAC8B" id="_x0000_s1027" type="#_x0000_t202" style="position:absolute;left:0;text-align:left;margin-left:0;margin-top:30.1pt;width:97.5pt;height:34.5pt;z-index:251770368;visibility:visible;mso-wrap-style:square;mso-wrap-distance-left:9pt;mso-wrap-distance-top:0;mso-wrap-distance-right:9pt;mso-wrap-distance-bottom:0;mso-position-horizontal:lef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" filled="f" stroked="f">
                <v:textbox>
                  <w:txbxContent>
                    <w:p w14:paraId="4CDCFFC5" w14:textId="227BAB5F" w:rsidR="005739B6" w:rsidRDefault="005739B6">
                      <w:r w:rsidRPr="00710D9E">
                        <w:rPr>
                          <w:position w:val="-30"/>
                        </w:rPr>
                        <w:object w:dxaOrig="1725" w:dyaOrig="615" w14:anchorId="4967F8FF">
                          <v:shape id="_x0000_i1025" type="#_x0000_t75" style="width:86.25pt;height:31pt" o:ole="" filled="t">
                            <v:fill color2="black"/>
                            <v:imagedata r:id="rId14" o:title=""/>
                          </v:shape>
                          <o:OLEObject Type="Embed" ProgID="Equation.3" ShapeID="_x0000_i1025" DrawAspect="Content" ObjectID="_1681088335" r:id="rId16"/>
                        </w:object>
                      </w:r>
                    </w:p>
                  </w:txbxContent>
                </v:textbox>
                <w10:wrap type="topAndBottom"/>
              </v:shape>
            </w:pict>
          </mc:Fallback>
        </mc:AlternateContent>
      </w:r>
      <w:r w:rsidR="001D3F26">
        <w:rPr>
          <w:rFonts w:ascii="Times New Roman" w:hAnsi="Times New Roman"/>
          <w:sz w:val="20"/>
          <w:szCs w:val="20"/>
        </w:rPr>
        <w:t>Untuk perhitungan Chi-Square dapat menggunakan rumus:</w:t>
      </w:r>
    </w:p>
    <w:p w14:paraId="64A74B9B" w14:textId="225D3F2C" w:rsidR="001D3F26" w:rsidRDefault="001D3F26" w:rsidP="001D3F26">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Dimana:</w:t>
      </w:r>
    </w:p>
    <w:p w14:paraId="00B20248" w14:textId="7906D787" w:rsidR="00DD2765" w:rsidRDefault="00DD2765" w:rsidP="001D3F26">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Xh</w:t>
      </w:r>
      <w:r>
        <w:rPr>
          <w:rFonts w:ascii="Times New Roman" w:hAnsi="Times New Roman"/>
          <w:sz w:val="20"/>
          <w:vertAlign w:val="superscript"/>
        </w:rPr>
        <w:t>2</w:t>
      </w:r>
      <w:r>
        <w:rPr>
          <w:rFonts w:ascii="Times New Roman" w:hAnsi="Times New Roman"/>
          <w:sz w:val="20"/>
        </w:rPr>
        <w:tab/>
        <w:t>: Parameter Chi – Square hitung</w:t>
      </w:r>
    </w:p>
    <w:p w14:paraId="190E50E5" w14:textId="376D1099" w:rsidR="00DD2765" w:rsidRDefault="00DD2765" w:rsidP="001D3F26">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G</w:t>
      </w:r>
      <w:r>
        <w:rPr>
          <w:rFonts w:ascii="Times New Roman" w:hAnsi="Times New Roman"/>
          <w:sz w:val="20"/>
        </w:rPr>
        <w:tab/>
        <w:t>: Jumlah sub-kelompok</w:t>
      </w:r>
    </w:p>
    <w:p w14:paraId="4DA1A2DA" w14:textId="4F49678D" w:rsidR="00DD2765" w:rsidRDefault="00DD2765" w:rsidP="001D3F26">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O</w:t>
      </w:r>
      <w:r>
        <w:rPr>
          <w:rFonts w:ascii="Times New Roman" w:hAnsi="Times New Roman"/>
          <w:sz w:val="20"/>
          <w:vertAlign w:val="subscript"/>
        </w:rPr>
        <w:t>i</w:t>
      </w:r>
      <w:r>
        <w:rPr>
          <w:rFonts w:ascii="Times New Roman" w:hAnsi="Times New Roman"/>
          <w:sz w:val="20"/>
        </w:rPr>
        <w:tab/>
        <w:t>: Jumlah nilai pengamatan ke-i</w:t>
      </w:r>
    </w:p>
    <w:p w14:paraId="589E10F5" w14:textId="4DD81CBF" w:rsidR="00DD2765" w:rsidRDefault="00DD2765" w:rsidP="001D3F26">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E</w:t>
      </w:r>
      <w:r>
        <w:rPr>
          <w:rFonts w:ascii="Times New Roman" w:hAnsi="Times New Roman"/>
          <w:sz w:val="20"/>
          <w:vertAlign w:val="subscript"/>
        </w:rPr>
        <w:t>i</w:t>
      </w:r>
      <w:r>
        <w:rPr>
          <w:rFonts w:ascii="Times New Roman" w:hAnsi="Times New Roman"/>
          <w:sz w:val="20"/>
          <w:vertAlign w:val="subscript"/>
        </w:rPr>
        <w:tab/>
      </w:r>
      <w:r>
        <w:rPr>
          <w:rFonts w:ascii="Times New Roman" w:hAnsi="Times New Roman"/>
          <w:sz w:val="20"/>
        </w:rPr>
        <w:t>: Jumlah nilai teoritis ke-i</w:t>
      </w:r>
    </w:p>
    <w:p w14:paraId="689A965C" w14:textId="52A845AE" w:rsidR="00DD2765" w:rsidRDefault="00DD2765" w:rsidP="001D3F26">
      <w:pPr>
        <w:pStyle w:val="ListParagraph"/>
        <w:widowControl w:val="0"/>
        <w:autoSpaceDE w:val="0"/>
        <w:autoSpaceDN w:val="0"/>
        <w:spacing w:after="0" w:line="276" w:lineRule="auto"/>
        <w:ind w:left="0"/>
        <w:contextualSpacing w:val="0"/>
        <w:jc w:val="both"/>
        <w:rPr>
          <w:rFonts w:ascii="Times New Roman" w:hAnsi="Times New Roman"/>
          <w:sz w:val="20"/>
        </w:rPr>
      </w:pPr>
    </w:p>
    <w:p w14:paraId="2EE9F226" w14:textId="68BA7B3F" w:rsidR="00DD2765" w:rsidRPr="00DD2765" w:rsidRDefault="00DD2765" w:rsidP="00DD2765">
      <w:pPr>
        <w:pStyle w:val="ListParagraph"/>
        <w:widowControl w:val="0"/>
        <w:numPr>
          <w:ilvl w:val="0"/>
          <w:numId w:val="45"/>
        </w:numPr>
        <w:autoSpaceDE w:val="0"/>
        <w:autoSpaceDN w:val="0"/>
        <w:spacing w:after="0" w:line="276" w:lineRule="auto"/>
        <w:contextualSpacing w:val="0"/>
        <w:jc w:val="both"/>
        <w:rPr>
          <w:rFonts w:ascii="Times New Roman" w:hAnsi="Times New Roman"/>
          <w:vanish/>
          <w:sz w:val="20"/>
        </w:rPr>
      </w:pPr>
    </w:p>
    <w:p w14:paraId="49E62EC1" w14:textId="77777777" w:rsidR="00DD2765" w:rsidRPr="00DD2765" w:rsidRDefault="00DD2765" w:rsidP="00DD2765">
      <w:pPr>
        <w:pStyle w:val="ListParagraph"/>
        <w:widowControl w:val="0"/>
        <w:numPr>
          <w:ilvl w:val="0"/>
          <w:numId w:val="45"/>
        </w:numPr>
        <w:autoSpaceDE w:val="0"/>
        <w:autoSpaceDN w:val="0"/>
        <w:spacing w:after="0" w:line="276" w:lineRule="auto"/>
        <w:contextualSpacing w:val="0"/>
        <w:jc w:val="both"/>
        <w:rPr>
          <w:rFonts w:ascii="Times New Roman" w:hAnsi="Times New Roman"/>
          <w:vanish/>
          <w:sz w:val="20"/>
        </w:rPr>
      </w:pPr>
    </w:p>
    <w:p w14:paraId="3B3605FF" w14:textId="664821C2" w:rsidR="00DD2765" w:rsidRDefault="00DD2765" w:rsidP="00DD2765">
      <w:pPr>
        <w:pStyle w:val="ListParagraph"/>
        <w:widowControl w:val="0"/>
        <w:numPr>
          <w:ilvl w:val="0"/>
          <w:numId w:val="45"/>
        </w:numPr>
        <w:autoSpaceDE w:val="0"/>
        <w:autoSpaceDN w:val="0"/>
        <w:spacing w:after="0" w:line="276" w:lineRule="auto"/>
        <w:ind w:left="284" w:hanging="284"/>
        <w:contextualSpacing w:val="0"/>
        <w:jc w:val="both"/>
        <w:rPr>
          <w:rFonts w:ascii="Times New Roman" w:hAnsi="Times New Roman"/>
          <w:sz w:val="20"/>
        </w:rPr>
      </w:pPr>
      <w:r>
        <w:rPr>
          <w:rFonts w:ascii="Times New Roman" w:hAnsi="Times New Roman"/>
          <w:sz w:val="20"/>
        </w:rPr>
        <w:t>Menghitung Waktu Konsentrasi (T</w:t>
      </w:r>
      <w:r w:rsidR="005D5DCE">
        <w:rPr>
          <w:rFonts w:ascii="Times New Roman" w:hAnsi="Times New Roman"/>
          <w:sz w:val="20"/>
        </w:rPr>
        <w:t>c)</w:t>
      </w:r>
    </w:p>
    <w:p w14:paraId="78440E67" w14:textId="0D6BA348" w:rsidR="005D5DCE" w:rsidRDefault="005D5DCE" w:rsidP="005D5DCE">
      <w:pPr>
        <w:pStyle w:val="ListParagraph"/>
        <w:widowControl w:val="0"/>
        <w:autoSpaceDE w:val="0"/>
        <w:autoSpaceDN w:val="0"/>
        <w:spacing w:after="0" w:line="276" w:lineRule="auto"/>
        <w:ind w:left="0" w:firstLine="284"/>
        <w:contextualSpacing w:val="0"/>
        <w:jc w:val="both"/>
        <w:rPr>
          <w:rFonts w:ascii="Times New Roman" w:hAnsi="Times New Roman"/>
          <w:sz w:val="20"/>
        </w:rPr>
      </w:pPr>
      <w:r>
        <w:rPr>
          <w:rFonts w:ascii="Times New Roman" w:hAnsi="Times New Roman"/>
          <w:sz w:val="20"/>
        </w:rPr>
        <w:t xml:space="preserve">Waktu konsentrasi atau waktu tiba banjir merupakan waktu yang diperlukan air untuk mengalir mulai dari titik terjauh menuju titik yang ditinjau pada suatu daerah pengaliran (Suripin, 2004). Waktu konsentrasi memiliki 2 parameter yaitu </w:t>
      </w:r>
      <w:r w:rsidR="00D106F6">
        <w:rPr>
          <w:rFonts w:ascii="Times New Roman" w:hAnsi="Times New Roman"/>
          <w:sz w:val="20"/>
        </w:rPr>
        <w:t>T</w:t>
      </w:r>
      <w:r w:rsidR="00D106F6">
        <w:rPr>
          <w:rFonts w:ascii="Times New Roman" w:hAnsi="Times New Roman"/>
          <w:sz w:val="20"/>
          <w:vertAlign w:val="subscript"/>
        </w:rPr>
        <w:t xml:space="preserve">0 </w:t>
      </w:r>
      <w:r w:rsidR="00D106F6">
        <w:rPr>
          <w:rFonts w:ascii="Times New Roman" w:hAnsi="Times New Roman"/>
          <w:sz w:val="20"/>
        </w:rPr>
        <w:t>dan T</w:t>
      </w:r>
      <w:r w:rsidR="00D106F6">
        <w:rPr>
          <w:rFonts w:ascii="Times New Roman" w:hAnsi="Times New Roman"/>
          <w:sz w:val="20"/>
          <w:vertAlign w:val="subscript"/>
        </w:rPr>
        <w:t>f</w:t>
      </w:r>
      <w:r w:rsidR="00D106F6">
        <w:rPr>
          <w:rFonts w:ascii="Times New Roman" w:hAnsi="Times New Roman"/>
          <w:sz w:val="20"/>
        </w:rPr>
        <w:t>.</w:t>
      </w:r>
    </w:p>
    <w:p w14:paraId="0C9F3703" w14:textId="444D0C86" w:rsidR="00D106F6" w:rsidRPr="0007487F" w:rsidRDefault="00D106F6" w:rsidP="00D106F6">
      <w:pPr>
        <w:pStyle w:val="ListParagraph"/>
        <w:widowControl w:val="0"/>
        <w:autoSpaceDE w:val="0"/>
        <w:autoSpaceDN w:val="0"/>
        <w:spacing w:after="0" w:line="276" w:lineRule="auto"/>
        <w:ind w:left="0" w:firstLine="284"/>
        <w:contextualSpacing w:val="0"/>
        <w:jc w:val="both"/>
        <w:rPr>
          <w:rFonts w:ascii="Times New Roman" w:hAnsi="Times New Roman"/>
          <w:sz w:val="20"/>
        </w:rPr>
      </w:pPr>
      <w:r>
        <w:rPr>
          <w:rFonts w:ascii="Times New Roman" w:hAnsi="Times New Roman"/>
          <w:sz w:val="20"/>
        </w:rPr>
        <w:t>T</w:t>
      </w:r>
      <w:r>
        <w:rPr>
          <w:rFonts w:ascii="Times New Roman" w:hAnsi="Times New Roman"/>
          <w:sz w:val="20"/>
          <w:vertAlign w:val="subscript"/>
        </w:rPr>
        <w:t>c</w:t>
      </w:r>
      <w:r>
        <w:rPr>
          <w:rFonts w:ascii="Times New Roman" w:hAnsi="Times New Roman"/>
          <w:sz w:val="20"/>
        </w:rPr>
        <w:t xml:space="preserve"> = T</w:t>
      </w:r>
      <w:r>
        <w:rPr>
          <w:rFonts w:ascii="Times New Roman" w:hAnsi="Times New Roman"/>
          <w:sz w:val="20"/>
          <w:vertAlign w:val="subscript"/>
        </w:rPr>
        <w:t xml:space="preserve">0 </w:t>
      </w:r>
      <w:r>
        <w:rPr>
          <w:rFonts w:ascii="Times New Roman" w:hAnsi="Times New Roman"/>
          <w:sz w:val="20"/>
        </w:rPr>
        <w:t>+ T</w:t>
      </w:r>
      <w:r>
        <w:rPr>
          <w:rFonts w:ascii="Times New Roman" w:hAnsi="Times New Roman"/>
          <w:sz w:val="20"/>
          <w:vertAlign w:val="subscript"/>
        </w:rPr>
        <w:t>f</w:t>
      </w:r>
      <w:r w:rsidR="0007487F">
        <w:rPr>
          <w:rFonts w:ascii="Times New Roman" w:hAnsi="Times New Roman"/>
          <w:sz w:val="20"/>
        </w:rPr>
        <w:tab/>
        <w:t xml:space="preserve">  ……………………</w:t>
      </w:r>
      <w:r w:rsidR="00957619">
        <w:rPr>
          <w:rFonts w:ascii="Times New Roman" w:hAnsi="Times New Roman"/>
          <w:sz w:val="20"/>
        </w:rPr>
        <w:t>.</w:t>
      </w:r>
      <w:r w:rsidR="0007487F">
        <w:rPr>
          <w:rFonts w:ascii="Times New Roman" w:hAnsi="Times New Roman"/>
          <w:sz w:val="20"/>
        </w:rPr>
        <w:t>…………….(2)</w:t>
      </w:r>
    </w:p>
    <w:p w14:paraId="24875C0D" w14:textId="36C2B7A6" w:rsidR="00D106F6" w:rsidRDefault="00D106F6" w:rsidP="00D106F6">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Dimana :</w:t>
      </w:r>
    </w:p>
    <w:p w14:paraId="74C61147" w14:textId="2EA36E9B" w:rsidR="00D106F6" w:rsidRDefault="00D106F6" w:rsidP="00D106F6">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T</w:t>
      </w:r>
      <w:r>
        <w:rPr>
          <w:rFonts w:ascii="Times New Roman" w:hAnsi="Times New Roman"/>
          <w:sz w:val="20"/>
          <w:vertAlign w:val="subscript"/>
        </w:rPr>
        <w:t>0</w:t>
      </w:r>
      <w:r>
        <w:rPr>
          <w:rFonts w:ascii="Times New Roman" w:hAnsi="Times New Roman"/>
          <w:sz w:val="20"/>
        </w:rPr>
        <w:tab/>
        <w:t xml:space="preserve">:Waktu yang diperlukan limpasan untuk menuju </w:t>
      </w:r>
      <w:r>
        <w:rPr>
          <w:rFonts w:ascii="Times New Roman" w:hAnsi="Times New Roman"/>
          <w:sz w:val="20"/>
        </w:rPr>
        <w:tab/>
        <w:t xml:space="preserve"> saluran</w:t>
      </w:r>
    </w:p>
    <w:p w14:paraId="21718D85" w14:textId="42471C45" w:rsidR="00D106F6" w:rsidRDefault="00D106F6" w:rsidP="00D106F6">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T</w:t>
      </w:r>
      <w:r>
        <w:rPr>
          <w:rFonts w:ascii="Times New Roman" w:hAnsi="Times New Roman"/>
          <w:sz w:val="20"/>
          <w:vertAlign w:val="subscript"/>
        </w:rPr>
        <w:t>f</w:t>
      </w:r>
      <w:r>
        <w:rPr>
          <w:rFonts w:ascii="Times New Roman" w:hAnsi="Times New Roman"/>
          <w:sz w:val="20"/>
        </w:rPr>
        <w:tab/>
        <w:t>: Lama pengaliran dalam saluran</w:t>
      </w:r>
    </w:p>
    <w:p w14:paraId="4E8E4DE4" w14:textId="619EFF6A" w:rsidR="00B43933" w:rsidRDefault="00B43933" w:rsidP="00B43933">
      <w:pPr>
        <w:pStyle w:val="ListParagraph"/>
        <w:widowControl w:val="0"/>
        <w:autoSpaceDE w:val="0"/>
        <w:autoSpaceDN w:val="0"/>
        <w:spacing w:after="0" w:line="276" w:lineRule="auto"/>
        <w:ind w:left="284"/>
        <w:contextualSpacing w:val="0"/>
        <w:jc w:val="both"/>
        <w:rPr>
          <w:rFonts w:ascii="Times New Roman" w:hAnsi="Times New Roman"/>
          <w:sz w:val="20"/>
        </w:rPr>
      </w:pPr>
    </w:p>
    <w:p w14:paraId="0D182732" w14:textId="13F1C412" w:rsidR="00D106F6" w:rsidRDefault="00D106F6" w:rsidP="00D106F6">
      <w:pPr>
        <w:pStyle w:val="ListParagraph"/>
        <w:widowControl w:val="0"/>
        <w:numPr>
          <w:ilvl w:val="0"/>
          <w:numId w:val="45"/>
        </w:numPr>
        <w:autoSpaceDE w:val="0"/>
        <w:autoSpaceDN w:val="0"/>
        <w:spacing w:after="0" w:line="276" w:lineRule="auto"/>
        <w:ind w:left="284" w:hanging="284"/>
        <w:contextualSpacing w:val="0"/>
        <w:jc w:val="both"/>
        <w:rPr>
          <w:rFonts w:ascii="Times New Roman" w:hAnsi="Times New Roman"/>
          <w:sz w:val="20"/>
        </w:rPr>
      </w:pPr>
      <w:r>
        <w:rPr>
          <w:rFonts w:ascii="Times New Roman" w:hAnsi="Times New Roman"/>
          <w:sz w:val="20"/>
        </w:rPr>
        <w:t>Perhitungan Intensitas Hujan</w:t>
      </w:r>
    </w:p>
    <w:p w14:paraId="77CCADED" w14:textId="1CC86CEE" w:rsidR="008942D8" w:rsidRDefault="00D106F6" w:rsidP="00D106F6">
      <w:pPr>
        <w:pStyle w:val="ListParagraph"/>
        <w:widowControl w:val="0"/>
        <w:autoSpaceDE w:val="0"/>
        <w:autoSpaceDN w:val="0"/>
        <w:spacing w:after="0" w:line="276" w:lineRule="auto"/>
        <w:ind w:left="0" w:firstLine="284"/>
        <w:contextualSpacing w:val="0"/>
        <w:jc w:val="both"/>
        <w:rPr>
          <w:rFonts w:ascii="Times New Roman" w:hAnsi="Times New Roman"/>
          <w:sz w:val="20"/>
        </w:rPr>
      </w:pPr>
      <w:r>
        <w:rPr>
          <w:rFonts w:ascii="Times New Roman" w:hAnsi="Times New Roman"/>
          <w:sz w:val="20"/>
        </w:rPr>
        <w:t>Perhitungan ini b</w:t>
      </w:r>
      <w:r w:rsidR="008942D8">
        <w:rPr>
          <w:rFonts w:ascii="Times New Roman" w:hAnsi="Times New Roman"/>
          <w:sz w:val="20"/>
        </w:rPr>
        <w:t>e</w:t>
      </w:r>
      <w:r>
        <w:rPr>
          <w:rFonts w:ascii="Times New Roman" w:hAnsi="Times New Roman"/>
          <w:sz w:val="20"/>
        </w:rPr>
        <w:t>rguna untuk menentuk</w:t>
      </w:r>
      <w:r w:rsidR="008942D8">
        <w:rPr>
          <w:rFonts w:ascii="Times New Roman" w:hAnsi="Times New Roman"/>
          <w:sz w:val="20"/>
        </w:rPr>
        <w:t>a</w:t>
      </w:r>
      <w:r>
        <w:rPr>
          <w:rFonts w:ascii="Times New Roman" w:hAnsi="Times New Roman"/>
          <w:sz w:val="20"/>
        </w:rPr>
        <w:t xml:space="preserve">n besarnya debit curah hujan yang terjadi pada lokasi yang ditinjau. Intensitas hujan memiliki durasi 5 menit hingga berjam-jam, untuk hujan jangka pendek </w:t>
      </w:r>
      <w:r w:rsidR="00B238A5">
        <w:rPr>
          <w:rFonts w:ascii="Times New Roman" w:hAnsi="Times New Roman"/>
          <w:sz w:val="20"/>
        </w:rPr>
        <w:t>data dapat diperoleh melalui alat pencatat hujan otomatis (Wesli, 2008)</w:t>
      </w:r>
    </w:p>
    <w:p w14:paraId="121A0926" w14:textId="3301A7F4" w:rsidR="00DF4D16" w:rsidRPr="00DF4D16" w:rsidRDefault="00C71A60" w:rsidP="00DF4D16">
      <w:pPr>
        <w:pStyle w:val="ListParagraph"/>
        <w:widowControl w:val="0"/>
        <w:autoSpaceDE w:val="0"/>
        <w:autoSpaceDN w:val="0"/>
        <w:spacing w:after="0" w:line="276" w:lineRule="auto"/>
        <w:ind w:left="0" w:firstLine="284"/>
        <w:contextualSpacing w:val="0"/>
        <w:jc w:val="both"/>
        <w:rPr>
          <w:rFonts w:ascii="Times New Roman" w:hAnsi="Times New Roman"/>
          <w:sz w:val="20"/>
        </w:rPr>
      </w:pPr>
      <w:r w:rsidRPr="00B238A5">
        <w:rPr>
          <w:rFonts w:ascii="Times New Roman" w:hAnsi="Times New Roman"/>
          <w:noProof/>
          <w:sz w:val="20"/>
          <w:lang w:eastAsia="en-GB"/>
        </w:rPr>
        <mc:AlternateContent>
          <mc:Choice Requires="wps">
            <w:drawing>
              <wp:anchor distT="45720" distB="45720" distL="114300" distR="114300" simplePos="0" relativeHeight="251732480" behindDoc="0" locked="0" layoutInCell="1" allowOverlap="1" wp14:anchorId="6DAF441F" wp14:editId="3585B92F">
                <wp:simplePos x="0" y="0"/>
                <wp:positionH relativeFrom="margin">
                  <wp:posOffset>3204210</wp:posOffset>
                </wp:positionH>
                <wp:positionV relativeFrom="paragraph">
                  <wp:posOffset>529590</wp:posOffset>
                </wp:positionV>
                <wp:extent cx="1046480" cy="700405"/>
                <wp:effectExtent l="0" t="0" r="7620" b="4445"/>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6480" cy="700405"/>
                        </a:xfrm>
                        <a:prstGeom prst="rect">
                          <a:avLst/>
                        </a:prstGeom>
                        <a:solidFill>
                          <a:srgbClr val="FFFFFF"/>
                        </a:solidFill>
                        <a:ln w="9525">
                          <a:noFill/>
                          <a:miter lim="800000"/>
                          <a:headEnd/>
                          <a:tailEnd/>
                        </a:ln>
                      </wps:spPr>
                      <wps:txbx>
                        <w:txbxContent>
                          <w:p w14:paraId="03BE567B" w14:textId="35A36696" w:rsidR="005739B6" w:rsidRDefault="00052E60">
                            <w:r>
                              <w:rPr>
                                <w:rFonts w:ascii="Book Antiqua" w:hAnsi="Book Antiqua" w:cs="Arial"/>
                                <w:position w:val="-32"/>
                              </w:rPr>
                              <w:object w:dxaOrig="1278" w:dyaOrig="902" w14:anchorId="096D07D0">
                                <v:shape id="_x0000_i1026" type="#_x0000_t75" style="width:63.65pt;height:45.2pt" o:ole="" filled="t">
                                  <v:fill color2="black"/>
                                  <v:imagedata r:id="rId17" o:title=""/>
                                </v:shape>
                                <o:OLEObject Type="Embed" ProgID="Equation.3" ShapeID="_x0000_i1026" DrawAspect="Content" ObjectID="_1681088336" r:id="rId18"/>
                              </w:object>
                            </w:r>
                          </w:p>
                        </w:txbxContent>
                      </wps:txbx>
                      <wps:bodyPr rot="0" vert="horz" wrap="non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AF441F" id="_x0000_s1028" type="#_x0000_t202" style="position:absolute;left:0;text-align:left;margin-left:252.3pt;margin-top:41.7pt;width:82.4pt;height:55.15pt;z-index:251732480;visibility:visible;mso-wrap-style:non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" stroked="f">
                <v:textbox>
                  <w:txbxContent>
                    <w:p w14:paraId="03BE567B" w14:textId="35A36696" w:rsidR="005739B6" w:rsidRDefault="00052E60">
                      <w:r>
                        <w:rPr>
                          <w:rFonts w:ascii="Book Antiqua" w:hAnsi="Book Antiqua" w:cs="Arial"/>
                          <w:position w:val="-32"/>
                        </w:rPr>
                        <w:object w:dxaOrig="1278" w:dyaOrig="902" w14:anchorId="096D07D0">
                          <v:shape id="_x0000_i1026" type="#_x0000_t75" style="width:63.65pt;height:45.2pt" o:ole="" filled="t">
                            <v:fill color2="black"/>
                            <v:imagedata r:id="rId17" o:title=""/>
                          </v:shape>
                          <o:OLEObject Type="Embed" ProgID="Equation.3" ShapeID="_x0000_i1026" DrawAspect="Content" ObjectID="_1681088336" r:id="rId19"/>
                        </w:object>
                      </w:r>
                    </w:p>
                  </w:txbxContent>
                </v:textbox>
                <w10:wrap type="topAndBottom" anchorx="margin"/>
              </v:shape>
            </w:pict>
          </mc:Fallback>
        </mc:AlternateContent>
      </w:r>
      <w:r w:rsidRPr="00571807">
        <w:rPr>
          <w:rFonts w:ascii="Times New Roman" w:hAnsi="Times New Roman"/>
          <w:noProof/>
          <w:sz w:val="20"/>
          <w:szCs w:val="20"/>
          <w:lang w:eastAsia="en-GB"/>
        </w:rPr>
        <mc:AlternateContent>
          <mc:Choice Requires="wps">
            <w:drawing>
              <wp:anchor distT="45720" distB="45720" distL="114300" distR="114300" simplePos="0" relativeHeight="251776512" behindDoc="0" locked="0" layoutInCell="1" allowOverlap="1" wp14:anchorId="147BE54E" wp14:editId="72F37544">
                <wp:simplePos x="0" y="0"/>
                <wp:positionH relativeFrom="margin">
                  <wp:posOffset>4171315</wp:posOffset>
                </wp:positionH>
                <wp:positionV relativeFrom="paragraph">
                  <wp:posOffset>783590</wp:posOffset>
                </wp:positionV>
                <wp:extent cx="1866900" cy="24765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247650"/>
                        </a:xfrm>
                        <a:prstGeom prst="rect">
                          <a:avLst/>
                        </a:prstGeom>
                        <a:noFill/>
                        <a:ln w="9525">
                          <a:noFill/>
                          <a:miter lim="800000"/>
                          <a:headEnd/>
                          <a:tailEnd/>
                        </a:ln>
                      </wps:spPr>
                      <wps:txbx>
                        <w:txbxContent>
                          <w:p w14:paraId="195E7F08" w14:textId="78893BD2" w:rsidR="00957619" w:rsidRDefault="00957619" w:rsidP="00957619">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7BE54E" id="_x0000_s1029" type="#_x0000_t202" style="position:absolute;left:0;text-align:left;margin-left:328.45pt;margin-top:61.7pt;width:147pt;height:19.5pt;z-index:251776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" filled="f" stroked="f">
                <v:textbox>
                  <w:txbxContent>
                    <w:p w14:paraId="195E7F08" w14:textId="78893BD2" w:rsidR="00957619" w:rsidRDefault="00957619" w:rsidP="00957619">
                      <w:proofErr w:type="gramStart"/>
                      <w:r>
                        <w:t>...............................................(</w:t>
                      </w:r>
                      <w:proofErr w:type="gramEnd"/>
                      <w:r>
                        <w:t>3)</w:t>
                      </w:r>
                    </w:p>
                  </w:txbxContent>
                </v:textbox>
                <w10:wrap type="square" anchorx="margin"/>
              </v:shape>
            </w:pict>
          </mc:Fallback>
        </mc:AlternateContent>
      </w:r>
      <w:r w:rsidR="00B238A5">
        <w:rPr>
          <w:rFonts w:ascii="Times New Roman" w:hAnsi="Times New Roman"/>
          <w:sz w:val="20"/>
        </w:rPr>
        <w:t>Pada penyelesaian kajian teknis ini perhitungan</w:t>
      </w:r>
      <w:r w:rsidR="008942D8">
        <w:rPr>
          <w:rFonts w:ascii="Times New Roman" w:hAnsi="Times New Roman"/>
          <w:sz w:val="20"/>
        </w:rPr>
        <w:t xml:space="preserve"> </w:t>
      </w:r>
      <w:r w:rsidR="00B238A5">
        <w:rPr>
          <w:rFonts w:ascii="Times New Roman" w:hAnsi="Times New Roman"/>
          <w:sz w:val="20"/>
        </w:rPr>
        <w:t>intensitas huja</w:t>
      </w:r>
      <w:r w:rsidR="00052E60">
        <w:rPr>
          <w:rFonts w:ascii="Times New Roman" w:hAnsi="Times New Roman"/>
          <w:sz w:val="20"/>
        </w:rPr>
        <w:t>n</w:t>
      </w:r>
      <w:r w:rsidR="00B238A5">
        <w:rPr>
          <w:rFonts w:ascii="Times New Roman" w:hAnsi="Times New Roman"/>
          <w:sz w:val="20"/>
        </w:rPr>
        <w:t xml:space="preserve"> dihitung menggunakan rumus Mononobe.</w:t>
      </w:r>
    </w:p>
    <w:p w14:paraId="202BD9F1" w14:textId="5B450073" w:rsidR="00DF4D16" w:rsidRDefault="00B238A5" w:rsidP="00B238A5">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Dimana:</w:t>
      </w:r>
    </w:p>
    <w:p w14:paraId="64568AA9" w14:textId="0EE898B3" w:rsidR="00B238A5" w:rsidRDefault="00B238A5" w:rsidP="00B238A5">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I</w:t>
      </w:r>
      <w:r>
        <w:rPr>
          <w:rFonts w:ascii="Times New Roman" w:hAnsi="Times New Roman"/>
          <w:sz w:val="20"/>
        </w:rPr>
        <w:tab/>
        <w:t>: Intensitas hujan</w:t>
      </w:r>
    </w:p>
    <w:p w14:paraId="35420161" w14:textId="5F866ADE" w:rsidR="00B238A5" w:rsidRDefault="00B238A5" w:rsidP="00B238A5">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R</w:t>
      </w:r>
      <w:r>
        <w:rPr>
          <w:rFonts w:ascii="Times New Roman" w:hAnsi="Times New Roman"/>
          <w:sz w:val="20"/>
          <w:vertAlign w:val="subscript"/>
        </w:rPr>
        <w:t>24</w:t>
      </w:r>
      <w:r>
        <w:rPr>
          <w:rFonts w:ascii="Times New Roman" w:hAnsi="Times New Roman"/>
          <w:sz w:val="20"/>
        </w:rPr>
        <w:tab/>
        <w:t>: Curah hujan maksimum</w:t>
      </w:r>
    </w:p>
    <w:p w14:paraId="0A96F40D" w14:textId="5C1D4FE4" w:rsidR="002343B7" w:rsidRDefault="00B238A5" w:rsidP="00B238A5">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T</w:t>
      </w:r>
      <w:r>
        <w:rPr>
          <w:rFonts w:ascii="Times New Roman" w:hAnsi="Times New Roman"/>
          <w:sz w:val="20"/>
          <w:vertAlign w:val="subscript"/>
        </w:rPr>
        <w:t>c</w:t>
      </w:r>
      <w:r>
        <w:rPr>
          <w:rFonts w:ascii="Times New Roman" w:hAnsi="Times New Roman"/>
          <w:sz w:val="20"/>
        </w:rPr>
        <w:tab/>
        <w:t>: Waktu Konsentrasi</w:t>
      </w:r>
    </w:p>
    <w:p w14:paraId="77556170" w14:textId="77777777" w:rsidR="002343B7" w:rsidRDefault="002343B7" w:rsidP="00B238A5">
      <w:pPr>
        <w:pStyle w:val="ListParagraph"/>
        <w:widowControl w:val="0"/>
        <w:autoSpaceDE w:val="0"/>
        <w:autoSpaceDN w:val="0"/>
        <w:spacing w:after="0" w:line="276" w:lineRule="auto"/>
        <w:ind w:left="0"/>
        <w:contextualSpacing w:val="0"/>
        <w:jc w:val="both"/>
        <w:rPr>
          <w:rFonts w:ascii="Times New Roman" w:hAnsi="Times New Roman"/>
          <w:sz w:val="20"/>
        </w:rPr>
      </w:pPr>
    </w:p>
    <w:p w14:paraId="135CACBA" w14:textId="3A9E9FAA" w:rsidR="00413021" w:rsidRPr="00413021" w:rsidRDefault="00B238A5" w:rsidP="00413021">
      <w:pPr>
        <w:pStyle w:val="ListParagraph"/>
        <w:widowControl w:val="0"/>
        <w:numPr>
          <w:ilvl w:val="0"/>
          <w:numId w:val="45"/>
        </w:numPr>
        <w:autoSpaceDE w:val="0"/>
        <w:autoSpaceDN w:val="0"/>
        <w:spacing w:after="0" w:line="276" w:lineRule="auto"/>
        <w:ind w:left="284" w:hanging="284"/>
        <w:contextualSpacing w:val="0"/>
        <w:jc w:val="both"/>
        <w:rPr>
          <w:rFonts w:ascii="Times New Roman" w:hAnsi="Times New Roman"/>
          <w:sz w:val="20"/>
        </w:rPr>
      </w:pPr>
      <w:r>
        <w:rPr>
          <w:rFonts w:ascii="Times New Roman" w:hAnsi="Times New Roman"/>
          <w:sz w:val="20"/>
        </w:rPr>
        <w:t>Koefisien Pngaliran (C)</w:t>
      </w:r>
    </w:p>
    <w:p w14:paraId="6B32D8BD" w14:textId="2187FFD3" w:rsidR="00C71A60" w:rsidRDefault="002343B7" w:rsidP="00B238A5">
      <w:pPr>
        <w:pStyle w:val="ListParagraph"/>
        <w:widowControl w:val="0"/>
        <w:autoSpaceDE w:val="0"/>
        <w:autoSpaceDN w:val="0"/>
        <w:spacing w:after="0" w:line="276" w:lineRule="auto"/>
        <w:ind w:left="0" w:firstLine="284"/>
        <w:contextualSpacing w:val="0"/>
        <w:jc w:val="both"/>
        <w:rPr>
          <w:rFonts w:ascii="Times New Roman" w:hAnsi="Times New Roman"/>
          <w:sz w:val="20"/>
        </w:rPr>
      </w:pPr>
      <w:r w:rsidRPr="00571807">
        <w:rPr>
          <w:rFonts w:ascii="Times New Roman" w:hAnsi="Times New Roman"/>
          <w:noProof/>
          <w:sz w:val="20"/>
          <w:szCs w:val="20"/>
          <w:lang w:eastAsia="en-GB"/>
        </w:rPr>
        <mc:AlternateContent>
          <mc:Choice Requires="wps">
            <w:drawing>
              <wp:anchor distT="45720" distB="45720" distL="114300" distR="114300" simplePos="0" relativeHeight="251774464" behindDoc="0" locked="0" layoutInCell="1" allowOverlap="1" wp14:anchorId="6ED83C5C" wp14:editId="38BFA67C">
                <wp:simplePos x="0" y="0"/>
                <wp:positionH relativeFrom="margin">
                  <wp:align>right</wp:align>
                </wp:positionH>
                <wp:positionV relativeFrom="paragraph">
                  <wp:posOffset>1459304</wp:posOffset>
                </wp:positionV>
                <wp:extent cx="1504950" cy="24765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247650"/>
                        </a:xfrm>
                        <a:prstGeom prst="rect">
                          <a:avLst/>
                        </a:prstGeom>
                        <a:noFill/>
                        <a:ln w="9525">
                          <a:noFill/>
                          <a:miter lim="800000"/>
                          <a:headEnd/>
                          <a:tailEnd/>
                        </a:ln>
                      </wps:spPr>
                      <wps:txbx>
                        <w:txbxContent>
                          <w:p w14:paraId="5AB734EC" w14:textId="0B82B440" w:rsidR="0007487F" w:rsidRDefault="007C54F7" w:rsidP="0007487F">
                            <w:r>
                              <w:t>...</w:t>
                            </w:r>
                            <w:r w:rsidR="00957619">
                              <w:t>.................................</w:t>
                            </w:r>
                            <w:r w:rsidR="0007487F">
                              <w:t>(</w:t>
                            </w:r>
                            <w:r w:rsidR="00957619">
                              <w:t>4</w:t>
                            </w:r>
                            <w:r w:rsidR="0007487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83C5C" id="_x0000_s1030" type="#_x0000_t202" style="position:absolute;left:0;text-align:left;margin-left:67.3pt;margin-top:114.9pt;width:118.5pt;height:19.5pt;z-index:2517744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" filled="f" stroked="f">
                <v:textbox>
                  <w:txbxContent>
                    <w:p w14:paraId="5AB734EC" w14:textId="0B82B440" w:rsidR="0007487F" w:rsidRDefault="007C54F7" w:rsidP="0007487F">
                      <w:r>
                        <w:t>...</w:t>
                      </w:r>
                      <w:r w:rsidR="00957619">
                        <w:t>.................................</w:t>
                      </w:r>
                      <w:r w:rsidR="0007487F">
                        <w:t>(</w:t>
                      </w:r>
                      <w:r w:rsidR="00957619">
                        <w:t>4</w:t>
                      </w:r>
                      <w:r w:rsidR="0007487F">
                        <w:t>)</w:t>
                      </w:r>
                    </w:p>
                  </w:txbxContent>
                </v:textbox>
                <w10:wrap type="square" anchorx="margin"/>
              </v:shape>
            </w:pict>
          </mc:Fallback>
        </mc:AlternateContent>
      </w:r>
      <w:r w:rsidRPr="00710D9E">
        <w:rPr>
          <w:noProof/>
          <w:lang w:eastAsia="en-GB"/>
        </w:rPr>
        <mc:AlternateContent>
          <mc:Choice Requires="wps">
            <w:drawing>
              <wp:anchor distT="45720" distB="45720" distL="114300" distR="114300" simplePos="0" relativeHeight="251734528" behindDoc="0" locked="0" layoutInCell="1" allowOverlap="1" wp14:anchorId="22AAD278" wp14:editId="2617F608">
                <wp:simplePos x="0" y="0"/>
                <wp:positionH relativeFrom="column">
                  <wp:align>left</wp:align>
                </wp:positionH>
                <wp:positionV relativeFrom="paragraph">
                  <wp:posOffset>1428352</wp:posOffset>
                </wp:positionV>
                <wp:extent cx="1352550" cy="428625"/>
                <wp:effectExtent l="0" t="0" r="13970" b="10795"/>
                <wp:wrapTopAndBottom/>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428625"/>
                        </a:xfrm>
                        <a:prstGeom prst="rect">
                          <a:avLst/>
                        </a:prstGeom>
                        <a:noFill/>
                        <a:ln>
                          <a:solidFill>
                            <a:schemeClr val="bg1"/>
                          </a:solidFill>
                          <a:headEnd/>
                          <a:tailEnd/>
                        </a:ln>
                      </wps:spPr>
                      <wps:style>
                        <a:lnRef idx="2">
                          <a:schemeClr val="accent2"/>
                        </a:lnRef>
                        <a:fillRef idx="1">
                          <a:schemeClr val="lt1"/>
                        </a:fillRef>
                        <a:effectRef idx="0">
                          <a:schemeClr val="accent2"/>
                        </a:effectRef>
                        <a:fontRef idx="minor">
                          <a:schemeClr val="dk1"/>
                        </a:fontRef>
                      </wps:style>
                      <wps:txbx>
                        <w:txbxContent>
                          <w:p w14:paraId="6FA684D3" w14:textId="1D0C67D6" w:rsidR="005739B6" w:rsidRDefault="005739B6" w:rsidP="008F710A">
                            <w:r w:rsidRPr="00EC07E2">
                              <w:rPr>
                                <w:position w:val="-30"/>
                              </w:rPr>
                              <w:object w:dxaOrig="2009" w:dyaOrig="570" w14:anchorId="4EC4D184">
                                <v:shape id="_x0000_i1027" type="#_x0000_t75" style="width:100.45pt;height:28.45pt" o:ole="" filled="t">
                                  <v:fill color2="black"/>
                                  <v:imagedata r:id="rId20" o:title=""/>
                                </v:shape>
                                <o:OLEObject Type="Embed" ProgID="Equation.3" ShapeID="_x0000_i1027" DrawAspect="Content" ObjectID="_1681088337" r:id="rId21"/>
                              </w:objec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2AAD278" id="_x0000_s1031" type="#_x0000_t202" style="position:absolute;left:0;text-align:left;margin-left:0;margin-top:112.45pt;width:106.5pt;height:33.75pt;z-index:251734528;visibility:visible;mso-wrap-style:none;mso-width-percent:0;mso-height-percent:0;mso-wrap-distance-left:9pt;mso-wrap-distance-top:3.6pt;mso-wrap-distance-right:9pt;mso-wrap-distance-bottom:3.6pt;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" filled="f" strokecolor="white [3212]" strokeweight="1pt">
                <v:textbox style="mso-fit-shape-to-text:t">
                  <w:txbxContent>
                    <w:p w14:paraId="6FA684D3" w14:textId="1D0C67D6" w:rsidR="005739B6" w:rsidRDefault="005739B6" w:rsidP="008F710A">
                      <w:r w:rsidRPr="00EC07E2">
                        <w:rPr>
                          <w:position w:val="-30"/>
                        </w:rPr>
                        <w:object w:dxaOrig="2009" w:dyaOrig="570" w14:anchorId="4EC4D184">
                          <v:shape id="_x0000_i1027" type="#_x0000_t75" style="width:100.45pt;height:28.45pt" o:ole="" filled="t">
                            <v:fill color2="black"/>
                            <v:imagedata r:id="rId20" o:title=""/>
                          </v:shape>
                          <o:OLEObject Type="Embed" ProgID="Equation.3" ShapeID="_x0000_i1027" DrawAspect="Content" ObjectID="_1681088337" r:id="rId22"/>
                        </w:object>
                      </w:r>
                    </w:p>
                  </w:txbxContent>
                </v:textbox>
                <w10:wrap type="topAndBottom"/>
              </v:shape>
            </w:pict>
          </mc:Fallback>
        </mc:AlternateContent>
      </w:r>
      <w:r w:rsidR="00B238A5">
        <w:rPr>
          <w:rFonts w:ascii="Times New Roman" w:hAnsi="Times New Roman"/>
          <w:sz w:val="20"/>
        </w:rPr>
        <w:t xml:space="preserve">Koefisien pengaliran merupakan perbandingan dari curah hujan yang melimpas </w:t>
      </w:r>
      <w:r w:rsidR="008F710A">
        <w:rPr>
          <w:rFonts w:ascii="Times New Roman" w:hAnsi="Times New Roman"/>
          <w:sz w:val="20"/>
        </w:rPr>
        <w:t xml:space="preserve">di permukaan tanah dengan volume air hujan yang turun. Koefisien pengaliran sendiri memiliki nilai berkisar antara 0 hingga 1, nilai tersebut tergantung pada jenis tanah, jenis vegetasi, fungsi lahan dan konstruksi yang ada di permukaan tanah yang menyebabkan air tersebut tidak dapat mencapai </w:t>
      </w:r>
      <w:r w:rsidR="00C71A60">
        <w:rPr>
          <w:rFonts w:ascii="Times New Roman" w:hAnsi="Times New Roman"/>
          <w:sz w:val="20"/>
        </w:rPr>
        <w:t>tanah secara langsung (Wesli, 2008).</w:t>
      </w:r>
      <w:bookmarkStart w:id="1" w:name="_GoBack"/>
      <w:bookmarkEnd w:id="1"/>
    </w:p>
    <w:p w14:paraId="6FCE326F" w14:textId="15CA0B48" w:rsidR="008F710A" w:rsidRDefault="00B43933" w:rsidP="008F710A">
      <w:pPr>
        <w:pStyle w:val="ListParagraph"/>
        <w:widowControl w:val="0"/>
        <w:numPr>
          <w:ilvl w:val="0"/>
          <w:numId w:val="45"/>
        </w:numPr>
        <w:autoSpaceDE w:val="0"/>
        <w:autoSpaceDN w:val="0"/>
        <w:spacing w:after="0" w:line="276" w:lineRule="auto"/>
        <w:ind w:left="284" w:hanging="284"/>
        <w:contextualSpacing w:val="0"/>
        <w:jc w:val="both"/>
        <w:rPr>
          <w:rFonts w:ascii="Times New Roman" w:hAnsi="Times New Roman"/>
          <w:sz w:val="20"/>
        </w:rPr>
      </w:pPr>
      <w:r>
        <w:rPr>
          <w:rFonts w:ascii="Times New Roman" w:hAnsi="Times New Roman"/>
          <w:sz w:val="20"/>
        </w:rPr>
        <w:lastRenderedPageBreak/>
        <w:t>Menghitung Debit Kawasan (Q)</w:t>
      </w:r>
    </w:p>
    <w:p w14:paraId="04F2B267" w14:textId="3BDD6C74" w:rsidR="00B43933" w:rsidRDefault="00B43933" w:rsidP="00B43933">
      <w:pPr>
        <w:pStyle w:val="ListParagraph"/>
        <w:widowControl w:val="0"/>
        <w:autoSpaceDE w:val="0"/>
        <w:autoSpaceDN w:val="0"/>
        <w:spacing w:after="0" w:line="276" w:lineRule="auto"/>
        <w:ind w:left="0" w:firstLine="284"/>
        <w:contextualSpacing w:val="0"/>
        <w:jc w:val="both"/>
        <w:rPr>
          <w:rFonts w:ascii="Times New Roman" w:hAnsi="Times New Roman"/>
          <w:sz w:val="20"/>
        </w:rPr>
      </w:pPr>
      <w:r>
        <w:rPr>
          <w:rFonts w:ascii="Times New Roman" w:hAnsi="Times New Roman"/>
          <w:sz w:val="20"/>
        </w:rPr>
        <w:t>Perhitungan debit kawasan untuk drainase perkotaan umumnya dihitung menggunakan rumus rasional, dikarenakan daerah aliran yang tidak terlalu luas dengan waktu konsentrasi yang relative pendek. Rumus untuk menghitung metode rasional adalah</w:t>
      </w:r>
    </w:p>
    <w:p w14:paraId="2B86D4EF" w14:textId="0C493B92" w:rsidR="00B43933" w:rsidRPr="00F15EF3" w:rsidRDefault="0012453B" w:rsidP="00B43933">
      <w:pPr>
        <w:pStyle w:val="ListParagraph"/>
        <w:widowControl w:val="0"/>
        <w:autoSpaceDE w:val="0"/>
        <w:autoSpaceDN w:val="0"/>
        <w:spacing w:after="0" w:line="276" w:lineRule="auto"/>
        <w:ind w:left="0" w:firstLine="284"/>
        <w:contextualSpacing w:val="0"/>
        <w:jc w:val="both"/>
        <w:rPr>
          <w:rFonts w:ascii="Times New Roman" w:hAnsi="Times New Roman"/>
          <w:sz w:val="20"/>
          <w:szCs w:val="20"/>
        </w:rPr>
      </w:pPr>
      <w:r w:rsidRPr="00742417">
        <w:rPr>
          <w:noProof/>
          <w:sz w:val="18"/>
          <w:szCs w:val="18"/>
          <w:lang w:eastAsia="en-GB"/>
        </w:rPr>
        <w:drawing>
          <wp:anchor distT="0" distB="0" distL="0" distR="0" simplePos="0" relativeHeight="251748864" behindDoc="1" locked="0" layoutInCell="1" allowOverlap="1" wp14:anchorId="3985F082" wp14:editId="2073AFFD">
            <wp:simplePos x="0" y="0"/>
            <wp:positionH relativeFrom="margin">
              <wp:align>center</wp:align>
            </wp:positionH>
            <wp:positionV relativeFrom="paragraph">
              <wp:posOffset>24197</wp:posOffset>
            </wp:positionV>
            <wp:extent cx="3974465" cy="4746625"/>
            <wp:effectExtent l="0" t="0" r="6985" b="0"/>
            <wp:wrapNone/>
            <wp:docPr id="3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974465" cy="4746625"/>
                    </a:xfrm>
                    <a:prstGeom prst="rect">
                      <a:avLst/>
                    </a:prstGeom>
                  </pic:spPr>
                </pic:pic>
              </a:graphicData>
            </a:graphic>
          </wp:anchor>
        </w:drawing>
      </w:r>
      <w:r w:rsidR="00B43933" w:rsidRPr="00F15EF3">
        <w:rPr>
          <w:rFonts w:ascii="Times New Roman" w:hAnsi="Times New Roman"/>
          <w:sz w:val="20"/>
          <w:szCs w:val="20"/>
        </w:rPr>
        <w:t>Q = 0,278.C.I.</w:t>
      </w:r>
      <w:r w:rsidR="00957619">
        <w:rPr>
          <w:rFonts w:ascii="Times New Roman" w:hAnsi="Times New Roman"/>
          <w:sz w:val="20"/>
          <w:szCs w:val="20"/>
        </w:rPr>
        <w:t>A</w:t>
      </w:r>
      <w:r w:rsidR="00957619">
        <w:rPr>
          <w:rFonts w:ascii="Times New Roman" w:hAnsi="Times New Roman"/>
          <w:sz w:val="20"/>
          <w:szCs w:val="20"/>
        </w:rPr>
        <w:tab/>
      </w:r>
      <w:r w:rsidR="00B515FD">
        <w:rPr>
          <w:rFonts w:ascii="Times New Roman" w:hAnsi="Times New Roman"/>
          <w:sz w:val="20"/>
          <w:szCs w:val="20"/>
        </w:rPr>
        <w:t>………</w:t>
      </w:r>
      <w:r w:rsidR="00957619">
        <w:rPr>
          <w:rFonts w:ascii="Times New Roman" w:hAnsi="Times New Roman"/>
          <w:sz w:val="20"/>
          <w:szCs w:val="20"/>
        </w:rPr>
        <w:t>..</w:t>
      </w:r>
      <w:r w:rsidR="007C54F7">
        <w:rPr>
          <w:rFonts w:ascii="Times New Roman" w:hAnsi="Times New Roman"/>
          <w:sz w:val="20"/>
          <w:szCs w:val="20"/>
        </w:rPr>
        <w:t>……..</w:t>
      </w:r>
      <w:r w:rsidR="00B515FD">
        <w:rPr>
          <w:rFonts w:ascii="Times New Roman" w:hAnsi="Times New Roman"/>
          <w:sz w:val="20"/>
          <w:szCs w:val="20"/>
        </w:rPr>
        <w:t>………….(</w:t>
      </w:r>
      <w:r w:rsidR="00957619">
        <w:rPr>
          <w:rFonts w:ascii="Times New Roman" w:hAnsi="Times New Roman"/>
          <w:sz w:val="20"/>
          <w:szCs w:val="20"/>
        </w:rPr>
        <w:t>5</w:t>
      </w:r>
      <w:r w:rsidR="00B515FD">
        <w:rPr>
          <w:rFonts w:ascii="Times New Roman" w:hAnsi="Times New Roman"/>
          <w:sz w:val="20"/>
          <w:szCs w:val="20"/>
        </w:rPr>
        <w:t>)</w:t>
      </w:r>
    </w:p>
    <w:p w14:paraId="5C0F65FE" w14:textId="66B238A9" w:rsidR="00B43933" w:rsidRPr="00F15EF3" w:rsidRDefault="00B43933" w:rsidP="00B43933">
      <w:pPr>
        <w:pStyle w:val="ListParagraph"/>
        <w:widowControl w:val="0"/>
        <w:autoSpaceDE w:val="0"/>
        <w:autoSpaceDN w:val="0"/>
        <w:spacing w:after="0" w:line="276" w:lineRule="auto"/>
        <w:ind w:left="0"/>
        <w:contextualSpacing w:val="0"/>
        <w:jc w:val="both"/>
        <w:rPr>
          <w:rFonts w:ascii="Times New Roman" w:hAnsi="Times New Roman"/>
          <w:sz w:val="20"/>
          <w:szCs w:val="20"/>
        </w:rPr>
      </w:pPr>
      <w:r w:rsidRPr="00F15EF3">
        <w:rPr>
          <w:rFonts w:ascii="Times New Roman" w:hAnsi="Times New Roman"/>
          <w:sz w:val="20"/>
          <w:szCs w:val="20"/>
        </w:rPr>
        <w:t>Dimana :</w:t>
      </w:r>
    </w:p>
    <w:p w14:paraId="1A3BC091" w14:textId="6566C047" w:rsidR="00B43933" w:rsidRPr="00F15EF3" w:rsidRDefault="00B43933" w:rsidP="00B43933">
      <w:pPr>
        <w:pStyle w:val="ListParagraph"/>
        <w:widowControl w:val="0"/>
        <w:autoSpaceDE w:val="0"/>
        <w:autoSpaceDN w:val="0"/>
        <w:spacing w:after="0" w:line="276" w:lineRule="auto"/>
        <w:ind w:left="0"/>
        <w:contextualSpacing w:val="0"/>
        <w:jc w:val="both"/>
        <w:rPr>
          <w:rFonts w:ascii="Times New Roman" w:hAnsi="Times New Roman"/>
          <w:sz w:val="20"/>
          <w:szCs w:val="20"/>
        </w:rPr>
      </w:pPr>
      <w:r w:rsidRPr="00F15EF3">
        <w:rPr>
          <w:rFonts w:ascii="Times New Roman" w:hAnsi="Times New Roman"/>
          <w:sz w:val="20"/>
          <w:szCs w:val="20"/>
        </w:rPr>
        <w:t>Q</w:t>
      </w:r>
      <w:r w:rsidRPr="00F15EF3">
        <w:rPr>
          <w:rFonts w:ascii="Times New Roman" w:hAnsi="Times New Roman"/>
          <w:sz w:val="20"/>
          <w:szCs w:val="20"/>
        </w:rPr>
        <w:tab/>
        <w:t>: Debit (m</w:t>
      </w:r>
      <w:r w:rsidRPr="00F15EF3">
        <w:rPr>
          <w:rFonts w:ascii="Times New Roman" w:hAnsi="Times New Roman"/>
          <w:sz w:val="20"/>
          <w:szCs w:val="20"/>
          <w:vertAlign w:val="superscript"/>
        </w:rPr>
        <w:t>3</w:t>
      </w:r>
      <w:r w:rsidRPr="00F15EF3">
        <w:rPr>
          <w:rFonts w:ascii="Times New Roman" w:hAnsi="Times New Roman"/>
          <w:sz w:val="20"/>
          <w:szCs w:val="20"/>
        </w:rPr>
        <w:t>/detik)</w:t>
      </w:r>
    </w:p>
    <w:p w14:paraId="53977BC5" w14:textId="305D5A29" w:rsidR="00B43933" w:rsidRPr="00F15EF3" w:rsidRDefault="00B43933" w:rsidP="00B43933">
      <w:pPr>
        <w:pStyle w:val="ListParagraph"/>
        <w:widowControl w:val="0"/>
        <w:autoSpaceDE w:val="0"/>
        <w:autoSpaceDN w:val="0"/>
        <w:spacing w:after="0" w:line="276" w:lineRule="auto"/>
        <w:ind w:left="0"/>
        <w:contextualSpacing w:val="0"/>
        <w:jc w:val="both"/>
        <w:rPr>
          <w:rFonts w:ascii="Times New Roman" w:hAnsi="Times New Roman"/>
          <w:sz w:val="20"/>
          <w:szCs w:val="20"/>
        </w:rPr>
      </w:pPr>
      <w:r w:rsidRPr="00F15EF3">
        <w:rPr>
          <w:rFonts w:ascii="Times New Roman" w:hAnsi="Times New Roman"/>
          <w:sz w:val="20"/>
          <w:szCs w:val="20"/>
        </w:rPr>
        <w:t>C</w:t>
      </w:r>
      <w:r w:rsidRPr="00F15EF3">
        <w:rPr>
          <w:rFonts w:ascii="Times New Roman" w:hAnsi="Times New Roman"/>
          <w:sz w:val="20"/>
          <w:szCs w:val="20"/>
        </w:rPr>
        <w:tab/>
        <w:t>: Koefisien pengaliran</w:t>
      </w:r>
    </w:p>
    <w:p w14:paraId="1CB63C66" w14:textId="29480A8F" w:rsidR="00B43933" w:rsidRPr="00F15EF3" w:rsidRDefault="00B43933" w:rsidP="00B43933">
      <w:pPr>
        <w:pStyle w:val="ListParagraph"/>
        <w:widowControl w:val="0"/>
        <w:autoSpaceDE w:val="0"/>
        <w:autoSpaceDN w:val="0"/>
        <w:spacing w:after="0" w:line="276" w:lineRule="auto"/>
        <w:ind w:left="0"/>
        <w:contextualSpacing w:val="0"/>
        <w:jc w:val="both"/>
        <w:rPr>
          <w:rFonts w:ascii="Times New Roman" w:hAnsi="Times New Roman"/>
          <w:sz w:val="20"/>
          <w:szCs w:val="20"/>
        </w:rPr>
      </w:pPr>
      <w:r w:rsidRPr="00F15EF3">
        <w:rPr>
          <w:rFonts w:ascii="Times New Roman" w:hAnsi="Times New Roman"/>
          <w:sz w:val="20"/>
          <w:szCs w:val="20"/>
        </w:rPr>
        <w:t>I</w:t>
      </w:r>
      <w:r w:rsidRPr="00F15EF3">
        <w:rPr>
          <w:rFonts w:ascii="Times New Roman" w:hAnsi="Times New Roman"/>
          <w:sz w:val="20"/>
          <w:szCs w:val="20"/>
        </w:rPr>
        <w:tab/>
        <w:t>: Intensitas hujan periode ulang</w:t>
      </w:r>
    </w:p>
    <w:p w14:paraId="040A8F6C" w14:textId="45E7B2DA" w:rsidR="00B43933" w:rsidRPr="00F15EF3" w:rsidRDefault="00B43933" w:rsidP="00B43933">
      <w:pPr>
        <w:pStyle w:val="ListParagraph"/>
        <w:widowControl w:val="0"/>
        <w:autoSpaceDE w:val="0"/>
        <w:autoSpaceDN w:val="0"/>
        <w:spacing w:after="0" w:line="276" w:lineRule="auto"/>
        <w:ind w:left="0"/>
        <w:contextualSpacing w:val="0"/>
        <w:jc w:val="both"/>
        <w:rPr>
          <w:rFonts w:ascii="Times New Roman" w:hAnsi="Times New Roman"/>
          <w:sz w:val="20"/>
          <w:szCs w:val="20"/>
        </w:rPr>
      </w:pPr>
      <w:r w:rsidRPr="00F15EF3">
        <w:rPr>
          <w:rFonts w:ascii="Times New Roman" w:hAnsi="Times New Roman"/>
          <w:sz w:val="20"/>
          <w:szCs w:val="20"/>
        </w:rPr>
        <w:t>A</w:t>
      </w:r>
      <w:r w:rsidRPr="00F15EF3">
        <w:rPr>
          <w:rFonts w:ascii="Times New Roman" w:hAnsi="Times New Roman"/>
          <w:sz w:val="20"/>
          <w:szCs w:val="20"/>
        </w:rPr>
        <w:tab/>
        <w:t>: Luas area yang ditinjau</w:t>
      </w:r>
    </w:p>
    <w:p w14:paraId="022A733E" w14:textId="2A53613F" w:rsidR="00A15F3A" w:rsidRDefault="00A15F3A" w:rsidP="00B43933">
      <w:pPr>
        <w:pStyle w:val="ListParagraph"/>
        <w:widowControl w:val="0"/>
        <w:autoSpaceDE w:val="0"/>
        <w:autoSpaceDN w:val="0"/>
        <w:spacing w:after="0" w:line="276" w:lineRule="auto"/>
        <w:ind w:left="0"/>
        <w:contextualSpacing w:val="0"/>
        <w:jc w:val="both"/>
        <w:rPr>
          <w:rFonts w:ascii="Times New Roman" w:hAnsi="Times New Roman"/>
        </w:rPr>
      </w:pPr>
    </w:p>
    <w:p w14:paraId="3193C154" w14:textId="191C4C51" w:rsidR="00A15F3A" w:rsidRDefault="00A15F3A" w:rsidP="00A15F3A">
      <w:pPr>
        <w:pStyle w:val="ListParagraph"/>
        <w:widowControl w:val="0"/>
        <w:numPr>
          <w:ilvl w:val="0"/>
          <w:numId w:val="45"/>
        </w:numPr>
        <w:autoSpaceDE w:val="0"/>
        <w:autoSpaceDN w:val="0"/>
        <w:spacing w:after="0" w:line="276" w:lineRule="auto"/>
        <w:ind w:left="284" w:hanging="284"/>
        <w:contextualSpacing w:val="0"/>
        <w:jc w:val="both"/>
        <w:rPr>
          <w:rFonts w:ascii="Times New Roman" w:hAnsi="Times New Roman"/>
          <w:sz w:val="20"/>
        </w:rPr>
      </w:pPr>
      <w:r>
        <w:rPr>
          <w:rFonts w:ascii="Times New Roman" w:hAnsi="Times New Roman"/>
          <w:sz w:val="20"/>
        </w:rPr>
        <w:t>Perhitungan Kapasitas Saluran</w:t>
      </w:r>
    </w:p>
    <w:p w14:paraId="29863BDA" w14:textId="2260A164" w:rsidR="00A15F3A" w:rsidRDefault="00413021" w:rsidP="00A15F3A">
      <w:pPr>
        <w:pStyle w:val="ListParagraph"/>
        <w:widowControl w:val="0"/>
        <w:autoSpaceDE w:val="0"/>
        <w:autoSpaceDN w:val="0"/>
        <w:spacing w:after="0" w:line="276" w:lineRule="auto"/>
        <w:ind w:left="0" w:firstLine="284"/>
        <w:contextualSpacing w:val="0"/>
        <w:jc w:val="both"/>
        <w:rPr>
          <w:rFonts w:ascii="Times New Roman" w:hAnsi="Times New Roman"/>
          <w:sz w:val="20"/>
        </w:rPr>
      </w:pPr>
      <w:r w:rsidRPr="00571807">
        <w:rPr>
          <w:rFonts w:ascii="Times New Roman" w:hAnsi="Times New Roman"/>
          <w:noProof/>
          <w:sz w:val="20"/>
          <w:szCs w:val="20"/>
          <w:lang w:eastAsia="en-GB"/>
        </w:rPr>
        <mc:AlternateContent>
          <mc:Choice Requires="wps">
            <w:drawing>
              <wp:anchor distT="45720" distB="45720" distL="114300" distR="114300" simplePos="0" relativeHeight="251778560" behindDoc="0" locked="0" layoutInCell="1" allowOverlap="1" wp14:anchorId="6A2E940B" wp14:editId="1379A202">
                <wp:simplePos x="0" y="0"/>
                <wp:positionH relativeFrom="margin">
                  <wp:posOffset>1340952</wp:posOffset>
                </wp:positionH>
                <wp:positionV relativeFrom="paragraph">
                  <wp:posOffset>975048</wp:posOffset>
                </wp:positionV>
                <wp:extent cx="1504950" cy="24765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247650"/>
                        </a:xfrm>
                        <a:prstGeom prst="rect">
                          <a:avLst/>
                        </a:prstGeom>
                        <a:noFill/>
                        <a:ln w="9525">
                          <a:noFill/>
                          <a:miter lim="800000"/>
                          <a:headEnd/>
                          <a:tailEnd/>
                        </a:ln>
                      </wps:spPr>
                      <wps:txbx>
                        <w:txbxContent>
                          <w:p w14:paraId="4398691D" w14:textId="626CF4D2" w:rsidR="00957619" w:rsidRDefault="00957619" w:rsidP="00957619">
                            <w: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2E940B" id="_x0000_s1032" type="#_x0000_t202" style="position:absolute;left:0;text-align:left;margin-left:105.6pt;margin-top:76.8pt;width:118.5pt;height:19.5pt;z-index:251778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" filled="f" stroked="f">
                <v:textbox>
                  <w:txbxContent>
                    <w:p w14:paraId="4398691D" w14:textId="626CF4D2" w:rsidR="00957619" w:rsidRDefault="00957619" w:rsidP="00957619">
                      <w:r>
                        <w:t>....................................(6)</w:t>
                      </w:r>
                    </w:p>
                  </w:txbxContent>
                </v:textbox>
                <w10:wrap type="square" anchorx="margin"/>
              </v:shape>
            </w:pict>
          </mc:Fallback>
        </mc:AlternateContent>
      </w:r>
      <w:r w:rsidRPr="00710D9E">
        <w:rPr>
          <w:noProof/>
          <w:lang w:eastAsia="en-GB"/>
        </w:rPr>
        <mc:AlternateContent>
          <mc:Choice Requires="wps">
            <w:drawing>
              <wp:anchor distT="45720" distB="45720" distL="114300" distR="114300" simplePos="0" relativeHeight="251736576" behindDoc="0" locked="0" layoutInCell="1" allowOverlap="1" wp14:anchorId="49798255" wp14:editId="289012EB">
                <wp:simplePos x="0" y="0"/>
                <wp:positionH relativeFrom="margin">
                  <wp:align>left</wp:align>
                </wp:positionH>
                <wp:positionV relativeFrom="paragraph">
                  <wp:posOffset>869276</wp:posOffset>
                </wp:positionV>
                <wp:extent cx="1409700" cy="419100"/>
                <wp:effectExtent l="0" t="0" r="0" b="0"/>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419100"/>
                        </a:xfrm>
                        <a:prstGeom prst="rect">
                          <a:avLst/>
                        </a:prstGeom>
                        <a:solidFill>
                          <a:srgbClr val="FFFFFF"/>
                        </a:solidFill>
                        <a:ln w="9525">
                          <a:noFill/>
                          <a:miter lim="800000"/>
                          <a:headEnd/>
                          <a:tailEnd/>
                        </a:ln>
                      </wps:spPr>
                      <wps:txbx>
                        <w:txbxContent>
                          <w:p w14:paraId="4BF61DF8" w14:textId="746C3426" w:rsidR="005739B6" w:rsidRDefault="0021070E" w:rsidP="00676938">
                            <w:r w:rsidRPr="008222AC">
                              <w:rPr>
                                <w:position w:val="-24"/>
                              </w:rPr>
                              <w:object w:dxaOrig="2070" w:dyaOrig="547" w14:anchorId="1BBD65C6">
                                <v:shape id="_x0000_i1028" type="#_x0000_t75" style="width:103.8pt;height:26.8pt" o:ole="" filled="t">
                                  <v:fill color2="black"/>
                                  <v:imagedata r:id="rId23" o:title=""/>
                                </v:shape>
                                <o:OLEObject Type="Embed" ProgID="Equation.3" ShapeID="_x0000_i1028" DrawAspect="Content" ObjectID="_1681088338" r:id="rId24"/>
                              </w:objec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798255" id="_x0000_s1045" type="#_x0000_t202" style="position:absolute;left:0;text-align:left;margin-left:0;margin-top:68.45pt;width:111pt;height:33pt;z-index:251736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" stroked="f">
                <v:textbox>
                  <w:txbxContent>
                    <w:p w14:paraId="4BF61DF8" w14:textId="746C3426" w:rsidR="005739B6" w:rsidRDefault="0021070E" w:rsidP="00676938">
                      <w:r w:rsidRPr="008222AC">
                        <w:rPr>
                          <w:position w:val="-24"/>
                        </w:rPr>
                        <w:object w:dxaOrig="2070" w:dyaOrig="547" w14:anchorId="1BBD65C6">
                          <v:shape id="_x0000_i1028" type="#_x0000_t75" style="width:103.5pt;height:27pt" o:ole="" filled="t">
                            <v:fill color2="black"/>
                            <v:imagedata r:id="rId27" o:title=""/>
                          </v:shape>
                          <o:OLEObject Type="Embed" ProgID="Equation.3" ShapeID="_x0000_i1028" DrawAspect="Content" ObjectID="_1680475982" r:id="rId28"/>
                        </w:object>
                      </w:r>
                    </w:p>
                  </w:txbxContent>
                </v:textbox>
                <w10:wrap type="topAndBottom" anchorx="margin"/>
              </v:shape>
            </w:pict>
          </mc:Fallback>
        </mc:AlternateContent>
      </w:r>
      <w:r w:rsidR="00A15F3A">
        <w:rPr>
          <w:rFonts w:ascii="Times New Roman" w:hAnsi="Times New Roman"/>
          <w:sz w:val="20"/>
        </w:rPr>
        <w:t xml:space="preserve">Debit maksimal yang dapat dilewatkan pada penampang sepanjang saluran disebut dengan kapasitas saluran. </w:t>
      </w:r>
      <w:r w:rsidR="00676938">
        <w:rPr>
          <w:rFonts w:ascii="Times New Roman" w:hAnsi="Times New Roman"/>
          <w:sz w:val="20"/>
        </w:rPr>
        <w:t>B</w:t>
      </w:r>
      <w:r w:rsidR="00A15F3A">
        <w:rPr>
          <w:rFonts w:ascii="Times New Roman" w:hAnsi="Times New Roman"/>
          <w:sz w:val="20"/>
        </w:rPr>
        <w:t>erdasark</w:t>
      </w:r>
      <w:r w:rsidR="00676938">
        <w:rPr>
          <w:rFonts w:ascii="Times New Roman" w:hAnsi="Times New Roman"/>
          <w:sz w:val="20"/>
        </w:rPr>
        <w:t>an kegunaannya kapasitas saluran digunakan untuk rujukan kemampuan daya tampung saluran (Anggrahini, 2005).</w:t>
      </w:r>
      <w:r w:rsidR="00957619" w:rsidRPr="00957619">
        <w:rPr>
          <w:rFonts w:ascii="Times New Roman" w:hAnsi="Times New Roman"/>
          <w:noProof/>
          <w:sz w:val="20"/>
          <w:szCs w:val="20"/>
          <w:lang w:eastAsia="en-GB"/>
        </w:rPr>
        <w:t xml:space="preserve"> </w:t>
      </w:r>
    </w:p>
    <w:p w14:paraId="643FB24C" w14:textId="3200C93A" w:rsidR="00676938" w:rsidRDefault="00676938" w:rsidP="00676938">
      <w:pPr>
        <w:pStyle w:val="ListParagraph"/>
        <w:widowControl w:val="0"/>
        <w:numPr>
          <w:ilvl w:val="0"/>
          <w:numId w:val="45"/>
        </w:numPr>
        <w:autoSpaceDE w:val="0"/>
        <w:autoSpaceDN w:val="0"/>
        <w:spacing w:after="0" w:line="276" w:lineRule="auto"/>
        <w:ind w:left="284" w:hanging="284"/>
        <w:contextualSpacing w:val="0"/>
        <w:jc w:val="both"/>
        <w:rPr>
          <w:rFonts w:ascii="Times New Roman" w:hAnsi="Times New Roman"/>
          <w:sz w:val="20"/>
        </w:rPr>
      </w:pPr>
      <w:r>
        <w:rPr>
          <w:rFonts w:ascii="Times New Roman" w:hAnsi="Times New Roman"/>
          <w:sz w:val="20"/>
        </w:rPr>
        <w:t>Perhitungan Debit Limpasan</w:t>
      </w:r>
    </w:p>
    <w:p w14:paraId="72D10984" w14:textId="2E92F6F5" w:rsidR="00676938" w:rsidRDefault="00676938" w:rsidP="00676938">
      <w:pPr>
        <w:pStyle w:val="ListParagraph"/>
        <w:widowControl w:val="0"/>
        <w:autoSpaceDE w:val="0"/>
        <w:autoSpaceDN w:val="0"/>
        <w:spacing w:after="0" w:line="276" w:lineRule="auto"/>
        <w:ind w:left="0" w:firstLine="284"/>
        <w:contextualSpacing w:val="0"/>
        <w:jc w:val="both"/>
        <w:rPr>
          <w:rFonts w:ascii="Times New Roman" w:hAnsi="Times New Roman"/>
          <w:sz w:val="20"/>
        </w:rPr>
      </w:pPr>
      <w:r>
        <w:rPr>
          <w:rFonts w:ascii="Times New Roman" w:hAnsi="Times New Roman"/>
          <w:sz w:val="20"/>
        </w:rPr>
        <w:t>Pada tahap ini debit limpasan yang terjadi dapat dihitung dengan mengunakan data dari waktu konsentrasi serta  data dari debit dalam kawasan. Debit limpasan ini merupakan</w:t>
      </w:r>
      <w:r w:rsidR="0050277B">
        <w:rPr>
          <w:rFonts w:ascii="Times New Roman" w:hAnsi="Times New Roman"/>
          <w:sz w:val="20"/>
        </w:rPr>
        <w:t xml:space="preserve"> air yang tidak dapat terserap oleh tanah yang biasanya langsung menuju saluran.</w:t>
      </w:r>
    </w:p>
    <w:p w14:paraId="58D73189" w14:textId="54BD0A49" w:rsidR="0050277B" w:rsidRDefault="0050277B" w:rsidP="00676938">
      <w:pPr>
        <w:pStyle w:val="ListParagraph"/>
        <w:widowControl w:val="0"/>
        <w:autoSpaceDE w:val="0"/>
        <w:autoSpaceDN w:val="0"/>
        <w:spacing w:after="0" w:line="276" w:lineRule="auto"/>
        <w:ind w:left="0" w:firstLine="284"/>
        <w:contextualSpacing w:val="0"/>
        <w:jc w:val="both"/>
        <w:rPr>
          <w:rFonts w:ascii="Times New Roman" w:hAnsi="Times New Roman"/>
          <w:sz w:val="20"/>
        </w:rPr>
      </w:pPr>
      <w:r>
        <w:rPr>
          <w:rFonts w:ascii="Times New Roman" w:hAnsi="Times New Roman"/>
          <w:sz w:val="20"/>
        </w:rPr>
        <w:t>V = T</w:t>
      </w:r>
      <w:r>
        <w:rPr>
          <w:rFonts w:ascii="Times New Roman" w:hAnsi="Times New Roman"/>
          <w:sz w:val="20"/>
          <w:vertAlign w:val="subscript"/>
        </w:rPr>
        <w:t>c</w:t>
      </w:r>
      <w:r>
        <w:rPr>
          <w:rFonts w:ascii="Times New Roman" w:hAnsi="Times New Roman"/>
          <w:sz w:val="20"/>
        </w:rPr>
        <w:t xml:space="preserve"> x Q</w:t>
      </w:r>
      <w:r w:rsidR="001A06D9">
        <w:rPr>
          <w:rFonts w:ascii="Times New Roman" w:hAnsi="Times New Roman"/>
          <w:sz w:val="20"/>
        </w:rPr>
        <w:tab/>
        <w:t>……………………………………..(7)</w:t>
      </w:r>
    </w:p>
    <w:p w14:paraId="246591BF" w14:textId="242259A7" w:rsidR="0050277B" w:rsidRDefault="0050277B" w:rsidP="0050277B">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Dimana:</w:t>
      </w:r>
    </w:p>
    <w:p w14:paraId="11DC05F3" w14:textId="77F20447" w:rsidR="0050277B" w:rsidRDefault="0050277B" w:rsidP="0050277B">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V</w:t>
      </w:r>
      <w:r>
        <w:rPr>
          <w:rFonts w:ascii="Times New Roman" w:hAnsi="Times New Roman"/>
          <w:sz w:val="20"/>
        </w:rPr>
        <w:tab/>
        <w:t>: Volume limpasan total</w:t>
      </w:r>
    </w:p>
    <w:p w14:paraId="2014874A" w14:textId="2931FB7A" w:rsidR="0050277B" w:rsidRDefault="0050277B" w:rsidP="0050277B">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T</w:t>
      </w:r>
      <w:r>
        <w:rPr>
          <w:rFonts w:ascii="Times New Roman" w:hAnsi="Times New Roman"/>
          <w:sz w:val="20"/>
          <w:vertAlign w:val="subscript"/>
        </w:rPr>
        <w:t>c</w:t>
      </w:r>
      <w:r>
        <w:rPr>
          <w:rFonts w:ascii="Times New Roman" w:hAnsi="Times New Roman"/>
          <w:sz w:val="20"/>
          <w:vertAlign w:val="subscript"/>
        </w:rPr>
        <w:tab/>
      </w:r>
      <w:r>
        <w:rPr>
          <w:rFonts w:ascii="Times New Roman" w:hAnsi="Times New Roman"/>
          <w:sz w:val="20"/>
        </w:rPr>
        <w:t>: Waktu Konsentrasi</w:t>
      </w:r>
    </w:p>
    <w:p w14:paraId="18DB15E2" w14:textId="2383EDE4" w:rsidR="0050277B" w:rsidRDefault="0050277B" w:rsidP="0050277B">
      <w:pPr>
        <w:pStyle w:val="ListParagraph"/>
        <w:widowControl w:val="0"/>
        <w:autoSpaceDE w:val="0"/>
        <w:autoSpaceDN w:val="0"/>
        <w:spacing w:after="0" w:line="276" w:lineRule="auto"/>
        <w:ind w:left="0"/>
        <w:contextualSpacing w:val="0"/>
        <w:jc w:val="both"/>
        <w:rPr>
          <w:rFonts w:ascii="Times New Roman" w:hAnsi="Times New Roman"/>
          <w:sz w:val="20"/>
        </w:rPr>
      </w:pPr>
      <w:r>
        <w:rPr>
          <w:rFonts w:ascii="Times New Roman" w:hAnsi="Times New Roman"/>
          <w:sz w:val="20"/>
        </w:rPr>
        <w:t>Q</w:t>
      </w:r>
      <w:r>
        <w:rPr>
          <w:rFonts w:ascii="Times New Roman" w:hAnsi="Times New Roman"/>
          <w:sz w:val="20"/>
        </w:rPr>
        <w:tab/>
        <w:t>: Debit Kawasan</w:t>
      </w:r>
    </w:p>
    <w:p w14:paraId="04E06B84" w14:textId="5315002C" w:rsidR="001A06D9" w:rsidRDefault="001A06D9" w:rsidP="0050277B">
      <w:pPr>
        <w:pStyle w:val="ListParagraph"/>
        <w:widowControl w:val="0"/>
        <w:autoSpaceDE w:val="0"/>
        <w:autoSpaceDN w:val="0"/>
        <w:spacing w:after="0" w:line="276" w:lineRule="auto"/>
        <w:ind w:left="0"/>
        <w:contextualSpacing w:val="0"/>
        <w:jc w:val="both"/>
        <w:rPr>
          <w:rFonts w:ascii="Times New Roman" w:hAnsi="Times New Roman"/>
          <w:sz w:val="20"/>
        </w:rPr>
      </w:pPr>
    </w:p>
    <w:p w14:paraId="27E34144" w14:textId="32818AFD" w:rsidR="0050277B" w:rsidRDefault="0050277B" w:rsidP="0050277B">
      <w:pPr>
        <w:pStyle w:val="ListParagraph"/>
        <w:widowControl w:val="0"/>
        <w:numPr>
          <w:ilvl w:val="0"/>
          <w:numId w:val="45"/>
        </w:numPr>
        <w:autoSpaceDE w:val="0"/>
        <w:autoSpaceDN w:val="0"/>
        <w:spacing w:after="0" w:line="276" w:lineRule="auto"/>
        <w:ind w:left="284" w:hanging="284"/>
        <w:contextualSpacing w:val="0"/>
        <w:jc w:val="both"/>
        <w:rPr>
          <w:rFonts w:ascii="Times New Roman" w:hAnsi="Times New Roman"/>
          <w:sz w:val="20"/>
        </w:rPr>
      </w:pPr>
      <w:r>
        <w:rPr>
          <w:rFonts w:ascii="Times New Roman" w:hAnsi="Times New Roman"/>
          <w:sz w:val="20"/>
        </w:rPr>
        <w:t>Perhitungan Kapasitas Kolam Tampung</w:t>
      </w:r>
    </w:p>
    <w:p w14:paraId="5492EA2F" w14:textId="3C2C771D" w:rsidR="002B4226" w:rsidRDefault="0050277B" w:rsidP="00C71A60">
      <w:pPr>
        <w:pStyle w:val="ListParagraph"/>
        <w:widowControl w:val="0"/>
        <w:autoSpaceDE w:val="0"/>
        <w:autoSpaceDN w:val="0"/>
        <w:spacing w:after="0" w:line="276" w:lineRule="auto"/>
        <w:ind w:left="0" w:firstLine="284"/>
        <w:contextualSpacing w:val="0"/>
        <w:jc w:val="both"/>
        <w:rPr>
          <w:rFonts w:ascii="Times New Roman" w:hAnsi="Times New Roman"/>
          <w:sz w:val="20"/>
        </w:rPr>
      </w:pPr>
      <w:r>
        <w:rPr>
          <w:rFonts w:ascii="Times New Roman" w:hAnsi="Times New Roman"/>
          <w:sz w:val="20"/>
        </w:rPr>
        <w:t>Pada perencanaan kapasitas kolam tampung ini direncanakan kedalman kolam tamp</w:t>
      </w:r>
      <w:r w:rsidR="0056439F">
        <w:rPr>
          <w:rFonts w:ascii="Times New Roman" w:hAnsi="Times New Roman"/>
          <w:sz w:val="20"/>
        </w:rPr>
        <w:t>ung 2m dengan tinggi efektif 1,9</w:t>
      </w:r>
      <w:r>
        <w:rPr>
          <w:rFonts w:ascii="Times New Roman" w:hAnsi="Times New Roman"/>
          <w:sz w:val="20"/>
        </w:rPr>
        <w:t>m dan tinggi jagaan 0.20m dengan lahan yang tersedia seluas 50m</w:t>
      </w:r>
      <w:r>
        <w:rPr>
          <w:rFonts w:ascii="Times New Roman" w:hAnsi="Times New Roman"/>
          <w:sz w:val="20"/>
          <w:vertAlign w:val="superscript"/>
        </w:rPr>
        <w:t>2</w:t>
      </w:r>
      <w:r>
        <w:rPr>
          <w:rFonts w:ascii="Times New Roman" w:hAnsi="Times New Roman"/>
          <w:sz w:val="20"/>
        </w:rPr>
        <w:t xml:space="preserve"> atau sama dengan 90m</w:t>
      </w:r>
      <w:r>
        <w:rPr>
          <w:rFonts w:ascii="Times New Roman" w:hAnsi="Times New Roman"/>
          <w:sz w:val="20"/>
          <w:vertAlign w:val="superscript"/>
        </w:rPr>
        <w:t>3</w:t>
      </w:r>
      <w:r>
        <w:rPr>
          <w:rFonts w:ascii="Times New Roman" w:hAnsi="Times New Roman"/>
          <w:sz w:val="20"/>
        </w:rPr>
        <w:t xml:space="preserve"> dihitung menggunkan tinggi efektif yaitu 1.8m</w:t>
      </w:r>
    </w:p>
    <w:p w14:paraId="31E3A812" w14:textId="77777777" w:rsidR="00C71A60" w:rsidRPr="00C71A60" w:rsidRDefault="00C71A60" w:rsidP="00C71A60">
      <w:pPr>
        <w:pStyle w:val="ListParagraph"/>
        <w:widowControl w:val="0"/>
        <w:autoSpaceDE w:val="0"/>
        <w:autoSpaceDN w:val="0"/>
        <w:spacing w:after="0" w:line="276" w:lineRule="auto"/>
        <w:ind w:left="0" w:firstLine="284"/>
        <w:contextualSpacing w:val="0"/>
        <w:jc w:val="both"/>
        <w:rPr>
          <w:rFonts w:ascii="Times New Roman" w:hAnsi="Times New Roman"/>
          <w:sz w:val="20"/>
        </w:rPr>
      </w:pPr>
    </w:p>
    <w:p w14:paraId="232EDDD9" w14:textId="0A110D9D" w:rsidR="00FB4148" w:rsidRPr="00710D9E" w:rsidRDefault="008A4955" w:rsidP="003E164D">
      <w:pPr>
        <w:pStyle w:val="BodyText"/>
        <w:spacing w:line="276" w:lineRule="auto"/>
        <w:ind w:firstLine="0"/>
        <w:rPr>
          <w:b/>
          <w:lang w:val="id-ID"/>
        </w:rPr>
      </w:pPr>
      <w:r w:rsidRPr="00710D9E">
        <w:rPr>
          <w:b/>
          <w:lang w:val="id-ID"/>
        </w:rPr>
        <w:t>HASIL DAN PEMBAHASAN</w:t>
      </w:r>
    </w:p>
    <w:p w14:paraId="5801A054" w14:textId="677D5976" w:rsidR="00FB4148" w:rsidRDefault="00FB4148" w:rsidP="006A23D9">
      <w:pPr>
        <w:pStyle w:val="BodyText"/>
        <w:spacing w:line="276" w:lineRule="auto"/>
        <w:ind w:firstLine="0"/>
        <w:rPr>
          <w:b/>
        </w:rPr>
      </w:pPr>
      <w:r w:rsidRPr="00710D9E">
        <w:rPr>
          <w:b/>
        </w:rPr>
        <w:t>Pengumpulan Data</w:t>
      </w:r>
    </w:p>
    <w:p w14:paraId="781B6BAC" w14:textId="3678CF53" w:rsidR="00512FEF" w:rsidRPr="00DF1C03" w:rsidRDefault="00C71A60" w:rsidP="00DF1C03">
      <w:pPr>
        <w:pStyle w:val="BodyText"/>
        <w:spacing w:line="276" w:lineRule="auto"/>
        <w:ind w:firstLine="284"/>
      </w:pPr>
      <w:r w:rsidRPr="00742417">
        <w:rPr>
          <w:noProof/>
          <w:sz w:val="18"/>
          <w:szCs w:val="18"/>
          <w:lang w:val="en-GB" w:eastAsia="en-GB"/>
        </w:rPr>
        <w:drawing>
          <wp:anchor distT="0" distB="0" distL="114300" distR="114300" simplePos="0" relativeHeight="251681280" behindDoc="0" locked="0" layoutInCell="1" allowOverlap="1" wp14:anchorId="55C63CEB" wp14:editId="6301B2AE">
            <wp:simplePos x="0" y="0"/>
            <wp:positionH relativeFrom="margin">
              <wp:posOffset>3166110</wp:posOffset>
            </wp:positionH>
            <wp:positionV relativeFrom="paragraph">
              <wp:posOffset>1127125</wp:posOffset>
            </wp:positionV>
            <wp:extent cx="1285875" cy="421005"/>
            <wp:effectExtent l="0" t="0" r="952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285875" cy="421005"/>
                    </a:xfrm>
                    <a:prstGeom prst="rect">
                      <a:avLst/>
                    </a:prstGeom>
                  </pic:spPr>
                </pic:pic>
              </a:graphicData>
            </a:graphic>
            <wp14:sizeRelH relativeFrom="margin">
              <wp14:pctWidth>0</wp14:pctWidth>
            </wp14:sizeRelH>
            <wp14:sizeRelV relativeFrom="margin">
              <wp14:pctHeight>0</wp14:pctHeight>
            </wp14:sizeRelV>
          </wp:anchor>
        </w:drawing>
      </w:r>
      <w:r w:rsidR="00DF1C03">
        <w:t>Data yang diperlukan untuk melakukan perhitungan debit limpasan hujan yang terjadi tercantum pada tabel 2 yang berisi data lahan dan tabel 3 yang menyebutkan curah hujan selama 10 tahun, sedangkan gambar 2 memberikan informasi lokasi pos hujan.</w:t>
      </w:r>
    </w:p>
    <w:p w14:paraId="51708FD4" w14:textId="2E0F11F5" w:rsidR="0000606D" w:rsidRPr="00742417" w:rsidRDefault="00413021" w:rsidP="00366F6E">
      <w:pPr>
        <w:pStyle w:val="BodyText"/>
        <w:spacing w:line="276" w:lineRule="auto"/>
        <w:ind w:firstLine="0"/>
        <w:jc w:val="center"/>
        <w:rPr>
          <w:sz w:val="18"/>
          <w:szCs w:val="18"/>
        </w:rPr>
      </w:pPr>
      <w:r w:rsidRPr="00742417">
        <w:rPr>
          <w:noProof/>
          <w:sz w:val="18"/>
          <w:szCs w:val="18"/>
          <w:lang w:val="en-GB" w:eastAsia="en-GB"/>
        </w:rPr>
        <w:lastRenderedPageBreak/>
        <w:drawing>
          <wp:anchor distT="0" distB="0" distL="0" distR="0" simplePos="0" relativeHeight="251676160" behindDoc="0" locked="0" layoutInCell="1" allowOverlap="1" wp14:anchorId="13AF018D" wp14:editId="2AC90044">
            <wp:simplePos x="0" y="0"/>
            <wp:positionH relativeFrom="margin">
              <wp:posOffset>3561080</wp:posOffset>
            </wp:positionH>
            <wp:positionV relativeFrom="paragraph">
              <wp:posOffset>136525</wp:posOffset>
            </wp:positionV>
            <wp:extent cx="2265045" cy="1153795"/>
            <wp:effectExtent l="0" t="0" r="1905" b="8255"/>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30" cstate="print"/>
                    <a:stretch>
                      <a:fillRect/>
                    </a:stretch>
                  </pic:blipFill>
                  <pic:spPr>
                    <a:xfrm>
                      <a:off x="0" y="0"/>
                      <a:ext cx="2265045" cy="1153795"/>
                    </a:xfrm>
                    <a:prstGeom prst="rect">
                      <a:avLst/>
                    </a:prstGeom>
                  </pic:spPr>
                </pic:pic>
              </a:graphicData>
            </a:graphic>
            <wp14:sizeRelH relativeFrom="margin">
              <wp14:pctWidth>0</wp14:pctWidth>
            </wp14:sizeRelH>
            <wp14:sizeRelV relativeFrom="margin">
              <wp14:pctHeight>0</wp14:pctHeight>
            </wp14:sizeRelV>
          </wp:anchor>
        </w:drawing>
      </w:r>
      <w:r w:rsidR="00857E66" w:rsidRPr="00742417">
        <w:rPr>
          <w:sz w:val="18"/>
          <w:szCs w:val="18"/>
        </w:rPr>
        <w:t>Tabel 2</w:t>
      </w:r>
      <w:r w:rsidR="006A23D9" w:rsidRPr="00742417">
        <w:rPr>
          <w:sz w:val="18"/>
          <w:szCs w:val="18"/>
        </w:rPr>
        <w:t xml:space="preserve">. </w:t>
      </w:r>
      <w:r w:rsidR="00FB4148" w:rsidRPr="00742417">
        <w:rPr>
          <w:sz w:val="18"/>
          <w:szCs w:val="18"/>
        </w:rPr>
        <w:t>Data Lahan</w:t>
      </w:r>
    </w:p>
    <w:p w14:paraId="765126C6" w14:textId="28ABA5E2" w:rsidR="006A23D9" w:rsidRDefault="006A23D9" w:rsidP="00742671">
      <w:pPr>
        <w:pStyle w:val="BodyText"/>
        <w:spacing w:line="276" w:lineRule="auto"/>
        <w:ind w:left="284" w:firstLine="0"/>
        <w:jc w:val="center"/>
      </w:pPr>
    </w:p>
    <w:p w14:paraId="664AA5A2" w14:textId="177A0041" w:rsidR="0000606D" w:rsidRPr="00742417" w:rsidRDefault="00DF1C03" w:rsidP="00742671">
      <w:pPr>
        <w:pStyle w:val="BodyText"/>
        <w:spacing w:line="276" w:lineRule="auto"/>
        <w:ind w:left="284" w:firstLine="0"/>
        <w:jc w:val="center"/>
        <w:rPr>
          <w:sz w:val="18"/>
          <w:szCs w:val="18"/>
        </w:rPr>
      </w:pPr>
      <w:r w:rsidRPr="00742417">
        <w:rPr>
          <w:noProof/>
          <w:sz w:val="18"/>
          <w:szCs w:val="18"/>
          <w:lang w:val="en-GB" w:eastAsia="en-GB"/>
        </w:rPr>
        <w:drawing>
          <wp:anchor distT="0" distB="0" distL="114300" distR="114300" simplePos="0" relativeHeight="251719168" behindDoc="0" locked="0" layoutInCell="1" allowOverlap="1" wp14:anchorId="66DFC5BA" wp14:editId="5449FD45">
            <wp:simplePos x="0" y="0"/>
            <wp:positionH relativeFrom="column">
              <wp:posOffset>391795</wp:posOffset>
            </wp:positionH>
            <wp:positionV relativeFrom="paragraph">
              <wp:posOffset>161290</wp:posOffset>
            </wp:positionV>
            <wp:extent cx="2240280" cy="1183005"/>
            <wp:effectExtent l="0" t="0" r="7620" b="0"/>
            <wp:wrapTopAndBottom/>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40280" cy="1183005"/>
                    </a:xfrm>
                    <a:prstGeom prst="rect">
                      <a:avLst/>
                    </a:prstGeom>
                  </pic:spPr>
                </pic:pic>
              </a:graphicData>
            </a:graphic>
            <wp14:sizeRelH relativeFrom="margin">
              <wp14:pctWidth>0</wp14:pctWidth>
            </wp14:sizeRelH>
            <wp14:sizeRelV relativeFrom="margin">
              <wp14:pctHeight>0</wp14:pctHeight>
            </wp14:sizeRelV>
          </wp:anchor>
        </w:drawing>
      </w:r>
      <w:r w:rsidR="00742671" w:rsidRPr="00742417">
        <w:rPr>
          <w:sz w:val="18"/>
          <w:szCs w:val="18"/>
        </w:rPr>
        <w:t>Tabel</w:t>
      </w:r>
      <w:r w:rsidR="00857E66" w:rsidRPr="00742417">
        <w:rPr>
          <w:sz w:val="18"/>
          <w:szCs w:val="18"/>
        </w:rPr>
        <w:t xml:space="preserve"> 3</w:t>
      </w:r>
      <w:r w:rsidR="006A23D9" w:rsidRPr="00742417">
        <w:rPr>
          <w:sz w:val="18"/>
          <w:szCs w:val="18"/>
        </w:rPr>
        <w:t>.</w:t>
      </w:r>
      <w:r w:rsidR="00742671" w:rsidRPr="00742417">
        <w:rPr>
          <w:sz w:val="18"/>
          <w:szCs w:val="18"/>
        </w:rPr>
        <w:t xml:space="preserve"> Curah Hujan</w:t>
      </w:r>
    </w:p>
    <w:p w14:paraId="0611F3F6" w14:textId="74744E9E" w:rsidR="00AF3527" w:rsidRPr="00413021" w:rsidRDefault="0012453B" w:rsidP="00413021">
      <w:pPr>
        <w:pStyle w:val="BodyText"/>
        <w:spacing w:line="276" w:lineRule="auto"/>
        <w:ind w:firstLine="426"/>
        <w:rPr>
          <w:sz w:val="16"/>
          <w:szCs w:val="16"/>
        </w:rPr>
      </w:pPr>
      <w:r w:rsidRPr="00710D9E">
        <w:rPr>
          <w:noProof/>
          <w:lang w:val="en-GB" w:eastAsia="en-GB"/>
        </w:rPr>
        <mc:AlternateContent>
          <mc:Choice Requires="wpg">
            <w:drawing>
              <wp:anchor distT="0" distB="0" distL="0" distR="0" simplePos="0" relativeHeight="251678208" behindDoc="1" locked="0" layoutInCell="1" allowOverlap="1" wp14:anchorId="7C2C9109" wp14:editId="662BF236">
                <wp:simplePos x="0" y="0"/>
                <wp:positionH relativeFrom="page">
                  <wp:posOffset>4495165</wp:posOffset>
                </wp:positionH>
                <wp:positionV relativeFrom="paragraph">
                  <wp:posOffset>1438910</wp:posOffset>
                </wp:positionV>
                <wp:extent cx="1809750" cy="2124075"/>
                <wp:effectExtent l="0" t="0" r="0" b="9525"/>
                <wp:wrapTopAndBottom/>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9750" cy="2124075"/>
                          <a:chOff x="13228" y="3587"/>
                          <a:chExt cx="5704" cy="6539"/>
                        </a:xfrm>
                      </wpg:grpSpPr>
                      <pic:pic xmlns:pic="http://schemas.openxmlformats.org/drawingml/2006/picture">
                        <pic:nvPicPr>
                          <pic:cNvPr id="19"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3228" y="3587"/>
                            <a:ext cx="5704" cy="6539"/>
                          </a:xfrm>
                          <a:prstGeom prst="rect">
                            <a:avLst/>
                          </a:prstGeom>
                          <a:noFill/>
                          <a:extLst>
                            <a:ext uri="{909E8E84-426E-40DD-AFC4-6F175D3DCCD1}">
                              <a14:hiddenFill xmlns:a14="http://schemas.microsoft.com/office/drawing/2010/main">
                                <a:solidFill>
                                  <a:srgbClr val="FFFFFF"/>
                                </a:solidFill>
                              </a14:hiddenFill>
                            </a:ext>
                          </a:extLst>
                        </pic:spPr>
                      </pic:pic>
                      <wps:wsp>
                        <wps:cNvPr id="20" name="Freeform 13"/>
                        <wps:cNvSpPr>
                          <a:spLocks/>
                        </wps:cNvSpPr>
                        <wps:spPr bwMode="auto">
                          <a:xfrm>
                            <a:off x="15613" y="5509"/>
                            <a:ext cx="1892" cy="1488"/>
                          </a:xfrm>
                          <a:custGeom>
                            <a:avLst/>
                            <a:gdLst>
                              <a:gd name="T0" fmla="+- 0 7036 5953"/>
                              <a:gd name="T1" fmla="*/ T0 w 1892"/>
                              <a:gd name="T2" fmla="+- 0 1458 1458"/>
                              <a:gd name="T3" fmla="*/ 1458 h 1488"/>
                              <a:gd name="T4" fmla="+- 0 6953 5953"/>
                              <a:gd name="T5" fmla="*/ T4 w 1892"/>
                              <a:gd name="T6" fmla="+- 0 1461 1458"/>
                              <a:gd name="T7" fmla="*/ 1461 h 1488"/>
                              <a:gd name="T8" fmla="+- 0 6873 5953"/>
                              <a:gd name="T9" fmla="*/ T8 w 1892"/>
                              <a:gd name="T10" fmla="+- 0 1471 1458"/>
                              <a:gd name="T11" fmla="*/ 1471 h 1488"/>
                              <a:gd name="T12" fmla="+- 0 6795 5953"/>
                              <a:gd name="T13" fmla="*/ T12 w 1892"/>
                              <a:gd name="T14" fmla="+- 0 1487 1458"/>
                              <a:gd name="T15" fmla="*/ 1487 h 1488"/>
                              <a:gd name="T16" fmla="+- 0 6721 5953"/>
                              <a:gd name="T17" fmla="*/ T16 w 1892"/>
                              <a:gd name="T18" fmla="+- 0 1509 1458"/>
                              <a:gd name="T19" fmla="*/ 1509 h 1488"/>
                              <a:gd name="T20" fmla="+- 0 6650 5953"/>
                              <a:gd name="T21" fmla="*/ T20 w 1892"/>
                              <a:gd name="T22" fmla="+- 0 1536 1458"/>
                              <a:gd name="T23" fmla="*/ 1536 h 1488"/>
                              <a:gd name="T24" fmla="+- 0 6584 5953"/>
                              <a:gd name="T25" fmla="*/ T24 w 1892"/>
                              <a:gd name="T26" fmla="+- 0 1568 1458"/>
                              <a:gd name="T27" fmla="*/ 1568 h 1488"/>
                              <a:gd name="T28" fmla="+- 0 6521 5953"/>
                              <a:gd name="T29" fmla="*/ T28 w 1892"/>
                              <a:gd name="T30" fmla="+- 0 1605 1458"/>
                              <a:gd name="T31" fmla="*/ 1605 h 1488"/>
                              <a:gd name="T32" fmla="+- 0 6464 5953"/>
                              <a:gd name="T33" fmla="*/ T32 w 1892"/>
                              <a:gd name="T34" fmla="+- 0 1647 1458"/>
                              <a:gd name="T35" fmla="*/ 1647 h 1488"/>
                              <a:gd name="T36" fmla="+- 0 6412 5953"/>
                              <a:gd name="T37" fmla="*/ T36 w 1892"/>
                              <a:gd name="T38" fmla="+- 0 1692 1458"/>
                              <a:gd name="T39" fmla="*/ 1692 h 1488"/>
                              <a:gd name="T40" fmla="+- 0 6365 5953"/>
                              <a:gd name="T41" fmla="*/ T40 w 1892"/>
                              <a:gd name="T42" fmla="+- 0 1742 1458"/>
                              <a:gd name="T43" fmla="*/ 1742 h 1488"/>
                              <a:gd name="T44" fmla="+- 0 6325 5953"/>
                              <a:gd name="T45" fmla="*/ T44 w 1892"/>
                              <a:gd name="T46" fmla="+- 0 1795 1458"/>
                              <a:gd name="T47" fmla="*/ 1795 h 1488"/>
                              <a:gd name="T48" fmla="+- 0 6291 5953"/>
                              <a:gd name="T49" fmla="*/ T48 w 1892"/>
                              <a:gd name="T50" fmla="+- 0 1851 1458"/>
                              <a:gd name="T51" fmla="*/ 1851 h 1488"/>
                              <a:gd name="T52" fmla="+- 0 6263 5953"/>
                              <a:gd name="T53" fmla="*/ T52 w 1892"/>
                              <a:gd name="T54" fmla="+- 0 1910 1458"/>
                              <a:gd name="T55" fmla="*/ 1910 h 1488"/>
                              <a:gd name="T56" fmla="+- 0 6243 5953"/>
                              <a:gd name="T57" fmla="*/ T56 w 1892"/>
                              <a:gd name="T58" fmla="+- 0 1972 1458"/>
                              <a:gd name="T59" fmla="*/ 1972 h 1488"/>
                              <a:gd name="T60" fmla="+- 0 6231 5953"/>
                              <a:gd name="T61" fmla="*/ T60 w 1892"/>
                              <a:gd name="T62" fmla="+- 0 2036 1458"/>
                              <a:gd name="T63" fmla="*/ 2036 h 1488"/>
                              <a:gd name="T64" fmla="+- 0 6227 5953"/>
                              <a:gd name="T65" fmla="*/ T64 w 1892"/>
                              <a:gd name="T66" fmla="+- 0 2102 1458"/>
                              <a:gd name="T67" fmla="*/ 2102 h 1488"/>
                              <a:gd name="T68" fmla="+- 0 6233 5953"/>
                              <a:gd name="T69" fmla="*/ T68 w 1892"/>
                              <a:gd name="T70" fmla="+- 0 2177 1458"/>
                              <a:gd name="T71" fmla="*/ 2177 h 1488"/>
                              <a:gd name="T72" fmla="+- 0 6249 5953"/>
                              <a:gd name="T73" fmla="*/ T72 w 1892"/>
                              <a:gd name="T74" fmla="+- 0 2251 1458"/>
                              <a:gd name="T75" fmla="*/ 2251 h 1488"/>
                              <a:gd name="T76" fmla="+- 0 6276 5953"/>
                              <a:gd name="T77" fmla="*/ T76 w 1892"/>
                              <a:gd name="T78" fmla="+- 0 2322 1458"/>
                              <a:gd name="T79" fmla="*/ 2322 h 1488"/>
                              <a:gd name="T80" fmla="+- 0 6313 5953"/>
                              <a:gd name="T81" fmla="*/ T80 w 1892"/>
                              <a:gd name="T82" fmla="+- 0 2391 1458"/>
                              <a:gd name="T83" fmla="*/ 2391 h 1488"/>
                              <a:gd name="T84" fmla="+- 0 6361 5953"/>
                              <a:gd name="T85" fmla="*/ T84 w 1892"/>
                              <a:gd name="T86" fmla="+- 0 2456 1458"/>
                              <a:gd name="T87" fmla="*/ 2456 h 1488"/>
                              <a:gd name="T88" fmla="+- 0 5953 5953"/>
                              <a:gd name="T89" fmla="*/ T88 w 1892"/>
                              <a:gd name="T90" fmla="+- 0 2946 1458"/>
                              <a:gd name="T91" fmla="*/ 2946 h 1488"/>
                              <a:gd name="T92" fmla="+- 0 6577 5953"/>
                              <a:gd name="T93" fmla="*/ T92 w 1892"/>
                              <a:gd name="T94" fmla="+- 0 2632 1458"/>
                              <a:gd name="T95" fmla="*/ 2632 h 1488"/>
                              <a:gd name="T96" fmla="+- 0 6646 5953"/>
                              <a:gd name="T97" fmla="*/ T96 w 1892"/>
                              <a:gd name="T98" fmla="+- 0 2666 1458"/>
                              <a:gd name="T99" fmla="*/ 2666 h 1488"/>
                              <a:gd name="T100" fmla="+- 0 6719 5953"/>
                              <a:gd name="T101" fmla="*/ T100 w 1892"/>
                              <a:gd name="T102" fmla="+- 0 2694 1458"/>
                              <a:gd name="T103" fmla="*/ 2694 h 1488"/>
                              <a:gd name="T104" fmla="+- 0 6796 5953"/>
                              <a:gd name="T105" fmla="*/ T104 w 1892"/>
                              <a:gd name="T106" fmla="+- 0 2716 1458"/>
                              <a:gd name="T107" fmla="*/ 2716 h 1488"/>
                              <a:gd name="T108" fmla="+- 0 6874 5953"/>
                              <a:gd name="T109" fmla="*/ T108 w 1892"/>
                              <a:gd name="T110" fmla="+- 0 2732 1458"/>
                              <a:gd name="T111" fmla="*/ 2732 h 1488"/>
                              <a:gd name="T112" fmla="+- 0 6954 5953"/>
                              <a:gd name="T113" fmla="*/ T112 w 1892"/>
                              <a:gd name="T114" fmla="+- 0 2742 1458"/>
                              <a:gd name="T115" fmla="*/ 2742 h 1488"/>
                              <a:gd name="T116" fmla="+- 0 7036 5953"/>
                              <a:gd name="T117" fmla="*/ T116 w 1892"/>
                              <a:gd name="T118" fmla="+- 0 2745 1458"/>
                              <a:gd name="T119" fmla="*/ 2745 h 1488"/>
                              <a:gd name="T120" fmla="+- 0 7119 5953"/>
                              <a:gd name="T121" fmla="*/ T120 w 1892"/>
                              <a:gd name="T122" fmla="+- 0 2742 1458"/>
                              <a:gd name="T123" fmla="*/ 2742 h 1488"/>
                              <a:gd name="T124" fmla="+- 0 7199 5953"/>
                              <a:gd name="T125" fmla="*/ T124 w 1892"/>
                              <a:gd name="T126" fmla="+- 0 2732 1458"/>
                              <a:gd name="T127" fmla="*/ 2732 h 1488"/>
                              <a:gd name="T128" fmla="+- 0 7277 5953"/>
                              <a:gd name="T129" fmla="*/ T128 w 1892"/>
                              <a:gd name="T130" fmla="+- 0 2716 1458"/>
                              <a:gd name="T131" fmla="*/ 2716 h 1488"/>
                              <a:gd name="T132" fmla="+- 0 7351 5953"/>
                              <a:gd name="T133" fmla="*/ T132 w 1892"/>
                              <a:gd name="T134" fmla="+- 0 2695 1458"/>
                              <a:gd name="T135" fmla="*/ 2695 h 1488"/>
                              <a:gd name="T136" fmla="+- 0 7422 5953"/>
                              <a:gd name="T137" fmla="*/ T136 w 1892"/>
                              <a:gd name="T138" fmla="+- 0 2667 1458"/>
                              <a:gd name="T139" fmla="*/ 2667 h 1488"/>
                              <a:gd name="T140" fmla="+- 0 7488 5953"/>
                              <a:gd name="T141" fmla="*/ T140 w 1892"/>
                              <a:gd name="T142" fmla="+- 0 2635 1458"/>
                              <a:gd name="T143" fmla="*/ 2635 h 1488"/>
                              <a:gd name="T144" fmla="+- 0 7551 5953"/>
                              <a:gd name="T145" fmla="*/ T144 w 1892"/>
                              <a:gd name="T146" fmla="+- 0 2598 1458"/>
                              <a:gd name="T147" fmla="*/ 2598 h 1488"/>
                              <a:gd name="T148" fmla="+- 0 7608 5953"/>
                              <a:gd name="T149" fmla="*/ T148 w 1892"/>
                              <a:gd name="T150" fmla="+- 0 2557 1458"/>
                              <a:gd name="T151" fmla="*/ 2557 h 1488"/>
                              <a:gd name="T152" fmla="+- 0 7660 5953"/>
                              <a:gd name="T153" fmla="*/ T152 w 1892"/>
                              <a:gd name="T154" fmla="+- 0 2511 1458"/>
                              <a:gd name="T155" fmla="*/ 2511 h 1488"/>
                              <a:gd name="T156" fmla="+- 0 7707 5953"/>
                              <a:gd name="T157" fmla="*/ T156 w 1892"/>
                              <a:gd name="T158" fmla="+- 0 2461 1458"/>
                              <a:gd name="T159" fmla="*/ 2461 h 1488"/>
                              <a:gd name="T160" fmla="+- 0 7747 5953"/>
                              <a:gd name="T161" fmla="*/ T160 w 1892"/>
                              <a:gd name="T162" fmla="+- 0 2408 1458"/>
                              <a:gd name="T163" fmla="*/ 2408 h 1488"/>
                              <a:gd name="T164" fmla="+- 0 7781 5953"/>
                              <a:gd name="T165" fmla="*/ T164 w 1892"/>
                              <a:gd name="T166" fmla="+- 0 2352 1458"/>
                              <a:gd name="T167" fmla="*/ 2352 h 1488"/>
                              <a:gd name="T168" fmla="+- 0 7809 5953"/>
                              <a:gd name="T169" fmla="*/ T168 w 1892"/>
                              <a:gd name="T170" fmla="+- 0 2293 1458"/>
                              <a:gd name="T171" fmla="*/ 2293 h 1488"/>
                              <a:gd name="T172" fmla="+- 0 7829 5953"/>
                              <a:gd name="T173" fmla="*/ T172 w 1892"/>
                              <a:gd name="T174" fmla="+- 0 2231 1458"/>
                              <a:gd name="T175" fmla="*/ 2231 h 1488"/>
                              <a:gd name="T176" fmla="+- 0 7841 5953"/>
                              <a:gd name="T177" fmla="*/ T176 w 1892"/>
                              <a:gd name="T178" fmla="+- 0 2167 1458"/>
                              <a:gd name="T179" fmla="*/ 2167 h 1488"/>
                              <a:gd name="T180" fmla="+- 0 7845 5953"/>
                              <a:gd name="T181" fmla="*/ T180 w 1892"/>
                              <a:gd name="T182" fmla="+- 0 2102 1458"/>
                              <a:gd name="T183" fmla="*/ 2102 h 1488"/>
                              <a:gd name="T184" fmla="+- 0 7841 5953"/>
                              <a:gd name="T185" fmla="*/ T184 w 1892"/>
                              <a:gd name="T186" fmla="+- 0 2036 1458"/>
                              <a:gd name="T187" fmla="*/ 2036 h 1488"/>
                              <a:gd name="T188" fmla="+- 0 7829 5953"/>
                              <a:gd name="T189" fmla="*/ T188 w 1892"/>
                              <a:gd name="T190" fmla="+- 0 1972 1458"/>
                              <a:gd name="T191" fmla="*/ 1972 h 1488"/>
                              <a:gd name="T192" fmla="+- 0 7809 5953"/>
                              <a:gd name="T193" fmla="*/ T192 w 1892"/>
                              <a:gd name="T194" fmla="+- 0 1910 1458"/>
                              <a:gd name="T195" fmla="*/ 1910 h 1488"/>
                              <a:gd name="T196" fmla="+- 0 7781 5953"/>
                              <a:gd name="T197" fmla="*/ T196 w 1892"/>
                              <a:gd name="T198" fmla="+- 0 1851 1458"/>
                              <a:gd name="T199" fmla="*/ 1851 h 1488"/>
                              <a:gd name="T200" fmla="+- 0 7747 5953"/>
                              <a:gd name="T201" fmla="*/ T200 w 1892"/>
                              <a:gd name="T202" fmla="+- 0 1795 1458"/>
                              <a:gd name="T203" fmla="*/ 1795 h 1488"/>
                              <a:gd name="T204" fmla="+- 0 7707 5953"/>
                              <a:gd name="T205" fmla="*/ T204 w 1892"/>
                              <a:gd name="T206" fmla="+- 0 1742 1458"/>
                              <a:gd name="T207" fmla="*/ 1742 h 1488"/>
                              <a:gd name="T208" fmla="+- 0 7660 5953"/>
                              <a:gd name="T209" fmla="*/ T208 w 1892"/>
                              <a:gd name="T210" fmla="+- 0 1692 1458"/>
                              <a:gd name="T211" fmla="*/ 1692 h 1488"/>
                              <a:gd name="T212" fmla="+- 0 7608 5953"/>
                              <a:gd name="T213" fmla="*/ T212 w 1892"/>
                              <a:gd name="T214" fmla="+- 0 1647 1458"/>
                              <a:gd name="T215" fmla="*/ 1647 h 1488"/>
                              <a:gd name="T216" fmla="+- 0 7551 5953"/>
                              <a:gd name="T217" fmla="*/ T216 w 1892"/>
                              <a:gd name="T218" fmla="+- 0 1605 1458"/>
                              <a:gd name="T219" fmla="*/ 1605 h 1488"/>
                              <a:gd name="T220" fmla="+- 0 7488 5953"/>
                              <a:gd name="T221" fmla="*/ T220 w 1892"/>
                              <a:gd name="T222" fmla="+- 0 1568 1458"/>
                              <a:gd name="T223" fmla="*/ 1568 h 1488"/>
                              <a:gd name="T224" fmla="+- 0 7422 5953"/>
                              <a:gd name="T225" fmla="*/ T224 w 1892"/>
                              <a:gd name="T226" fmla="+- 0 1536 1458"/>
                              <a:gd name="T227" fmla="*/ 1536 h 1488"/>
                              <a:gd name="T228" fmla="+- 0 7351 5953"/>
                              <a:gd name="T229" fmla="*/ T228 w 1892"/>
                              <a:gd name="T230" fmla="+- 0 1509 1458"/>
                              <a:gd name="T231" fmla="*/ 1509 h 1488"/>
                              <a:gd name="T232" fmla="+- 0 7277 5953"/>
                              <a:gd name="T233" fmla="*/ T232 w 1892"/>
                              <a:gd name="T234" fmla="+- 0 1487 1458"/>
                              <a:gd name="T235" fmla="*/ 1487 h 1488"/>
                              <a:gd name="T236" fmla="+- 0 7199 5953"/>
                              <a:gd name="T237" fmla="*/ T236 w 1892"/>
                              <a:gd name="T238" fmla="+- 0 1471 1458"/>
                              <a:gd name="T239" fmla="*/ 1471 h 1488"/>
                              <a:gd name="T240" fmla="+- 0 7119 5953"/>
                              <a:gd name="T241" fmla="*/ T240 w 1892"/>
                              <a:gd name="T242" fmla="+- 0 1461 1458"/>
                              <a:gd name="T243" fmla="*/ 1461 h 1488"/>
                              <a:gd name="T244" fmla="+- 0 7036 5953"/>
                              <a:gd name="T245" fmla="*/ T244 w 1892"/>
                              <a:gd name="T246" fmla="+- 0 1458 1458"/>
                              <a:gd name="T247" fmla="*/ 1458 h 14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1892" h="1488">
                                <a:moveTo>
                                  <a:pt x="1083" y="0"/>
                                </a:moveTo>
                                <a:lnTo>
                                  <a:pt x="1000" y="3"/>
                                </a:lnTo>
                                <a:lnTo>
                                  <a:pt x="920" y="13"/>
                                </a:lnTo>
                                <a:lnTo>
                                  <a:pt x="842" y="29"/>
                                </a:lnTo>
                                <a:lnTo>
                                  <a:pt x="768" y="51"/>
                                </a:lnTo>
                                <a:lnTo>
                                  <a:pt x="697" y="78"/>
                                </a:lnTo>
                                <a:lnTo>
                                  <a:pt x="631" y="110"/>
                                </a:lnTo>
                                <a:lnTo>
                                  <a:pt x="568" y="147"/>
                                </a:lnTo>
                                <a:lnTo>
                                  <a:pt x="511" y="189"/>
                                </a:lnTo>
                                <a:lnTo>
                                  <a:pt x="459" y="234"/>
                                </a:lnTo>
                                <a:lnTo>
                                  <a:pt x="412" y="284"/>
                                </a:lnTo>
                                <a:lnTo>
                                  <a:pt x="372" y="337"/>
                                </a:lnTo>
                                <a:lnTo>
                                  <a:pt x="338" y="393"/>
                                </a:lnTo>
                                <a:lnTo>
                                  <a:pt x="310" y="452"/>
                                </a:lnTo>
                                <a:lnTo>
                                  <a:pt x="290" y="514"/>
                                </a:lnTo>
                                <a:lnTo>
                                  <a:pt x="278" y="578"/>
                                </a:lnTo>
                                <a:lnTo>
                                  <a:pt x="274" y="644"/>
                                </a:lnTo>
                                <a:lnTo>
                                  <a:pt x="280" y="719"/>
                                </a:lnTo>
                                <a:lnTo>
                                  <a:pt x="296" y="793"/>
                                </a:lnTo>
                                <a:lnTo>
                                  <a:pt x="323" y="864"/>
                                </a:lnTo>
                                <a:lnTo>
                                  <a:pt x="360" y="933"/>
                                </a:lnTo>
                                <a:lnTo>
                                  <a:pt x="408" y="998"/>
                                </a:lnTo>
                                <a:lnTo>
                                  <a:pt x="0" y="1488"/>
                                </a:lnTo>
                                <a:lnTo>
                                  <a:pt x="624" y="1174"/>
                                </a:lnTo>
                                <a:lnTo>
                                  <a:pt x="693" y="1208"/>
                                </a:lnTo>
                                <a:lnTo>
                                  <a:pt x="766" y="1236"/>
                                </a:lnTo>
                                <a:lnTo>
                                  <a:pt x="843" y="1258"/>
                                </a:lnTo>
                                <a:lnTo>
                                  <a:pt x="921" y="1274"/>
                                </a:lnTo>
                                <a:lnTo>
                                  <a:pt x="1001" y="1284"/>
                                </a:lnTo>
                                <a:lnTo>
                                  <a:pt x="1083" y="1287"/>
                                </a:lnTo>
                                <a:lnTo>
                                  <a:pt x="1166" y="1284"/>
                                </a:lnTo>
                                <a:lnTo>
                                  <a:pt x="1246" y="1274"/>
                                </a:lnTo>
                                <a:lnTo>
                                  <a:pt x="1324" y="1258"/>
                                </a:lnTo>
                                <a:lnTo>
                                  <a:pt x="1398" y="1237"/>
                                </a:lnTo>
                                <a:lnTo>
                                  <a:pt x="1469" y="1209"/>
                                </a:lnTo>
                                <a:lnTo>
                                  <a:pt x="1535" y="1177"/>
                                </a:lnTo>
                                <a:lnTo>
                                  <a:pt x="1598" y="1140"/>
                                </a:lnTo>
                                <a:lnTo>
                                  <a:pt x="1655" y="1099"/>
                                </a:lnTo>
                                <a:lnTo>
                                  <a:pt x="1707" y="1053"/>
                                </a:lnTo>
                                <a:lnTo>
                                  <a:pt x="1754" y="1003"/>
                                </a:lnTo>
                                <a:lnTo>
                                  <a:pt x="1794" y="950"/>
                                </a:lnTo>
                                <a:lnTo>
                                  <a:pt x="1828" y="894"/>
                                </a:lnTo>
                                <a:lnTo>
                                  <a:pt x="1856" y="835"/>
                                </a:lnTo>
                                <a:lnTo>
                                  <a:pt x="1876" y="773"/>
                                </a:lnTo>
                                <a:lnTo>
                                  <a:pt x="1888" y="709"/>
                                </a:lnTo>
                                <a:lnTo>
                                  <a:pt x="1892" y="644"/>
                                </a:lnTo>
                                <a:lnTo>
                                  <a:pt x="1888" y="578"/>
                                </a:lnTo>
                                <a:lnTo>
                                  <a:pt x="1876" y="514"/>
                                </a:lnTo>
                                <a:lnTo>
                                  <a:pt x="1856" y="452"/>
                                </a:lnTo>
                                <a:lnTo>
                                  <a:pt x="1828" y="393"/>
                                </a:lnTo>
                                <a:lnTo>
                                  <a:pt x="1794" y="337"/>
                                </a:lnTo>
                                <a:lnTo>
                                  <a:pt x="1754" y="284"/>
                                </a:lnTo>
                                <a:lnTo>
                                  <a:pt x="1707" y="234"/>
                                </a:lnTo>
                                <a:lnTo>
                                  <a:pt x="1655" y="189"/>
                                </a:lnTo>
                                <a:lnTo>
                                  <a:pt x="1598" y="147"/>
                                </a:lnTo>
                                <a:lnTo>
                                  <a:pt x="1535" y="110"/>
                                </a:lnTo>
                                <a:lnTo>
                                  <a:pt x="1469" y="78"/>
                                </a:lnTo>
                                <a:lnTo>
                                  <a:pt x="1398" y="51"/>
                                </a:lnTo>
                                <a:lnTo>
                                  <a:pt x="1324" y="29"/>
                                </a:lnTo>
                                <a:lnTo>
                                  <a:pt x="1246" y="13"/>
                                </a:lnTo>
                                <a:lnTo>
                                  <a:pt x="1166" y="3"/>
                                </a:lnTo>
                                <a:lnTo>
                                  <a:pt x="108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14"/>
                        <wps:cNvSpPr>
                          <a:spLocks/>
                        </wps:cNvSpPr>
                        <wps:spPr bwMode="auto">
                          <a:xfrm>
                            <a:off x="15637" y="5509"/>
                            <a:ext cx="1892" cy="1488"/>
                          </a:xfrm>
                          <a:custGeom>
                            <a:avLst/>
                            <a:gdLst>
                              <a:gd name="T0" fmla="+- 0 6361 5953"/>
                              <a:gd name="T1" fmla="*/ T0 w 1892"/>
                              <a:gd name="T2" fmla="+- 0 2456 1458"/>
                              <a:gd name="T3" fmla="*/ 2456 h 1488"/>
                              <a:gd name="T4" fmla="+- 0 6313 5953"/>
                              <a:gd name="T5" fmla="*/ T4 w 1892"/>
                              <a:gd name="T6" fmla="+- 0 2391 1458"/>
                              <a:gd name="T7" fmla="*/ 2391 h 1488"/>
                              <a:gd name="T8" fmla="+- 0 6276 5953"/>
                              <a:gd name="T9" fmla="*/ T8 w 1892"/>
                              <a:gd name="T10" fmla="+- 0 2322 1458"/>
                              <a:gd name="T11" fmla="*/ 2322 h 1488"/>
                              <a:gd name="T12" fmla="+- 0 6249 5953"/>
                              <a:gd name="T13" fmla="*/ T12 w 1892"/>
                              <a:gd name="T14" fmla="+- 0 2251 1458"/>
                              <a:gd name="T15" fmla="*/ 2251 h 1488"/>
                              <a:gd name="T16" fmla="+- 0 6233 5953"/>
                              <a:gd name="T17" fmla="*/ T16 w 1892"/>
                              <a:gd name="T18" fmla="+- 0 2177 1458"/>
                              <a:gd name="T19" fmla="*/ 2177 h 1488"/>
                              <a:gd name="T20" fmla="+- 0 6227 5953"/>
                              <a:gd name="T21" fmla="*/ T20 w 1892"/>
                              <a:gd name="T22" fmla="+- 0 2102 1458"/>
                              <a:gd name="T23" fmla="*/ 2102 h 1488"/>
                              <a:gd name="T24" fmla="+- 0 6231 5953"/>
                              <a:gd name="T25" fmla="*/ T24 w 1892"/>
                              <a:gd name="T26" fmla="+- 0 2036 1458"/>
                              <a:gd name="T27" fmla="*/ 2036 h 1488"/>
                              <a:gd name="T28" fmla="+- 0 6243 5953"/>
                              <a:gd name="T29" fmla="*/ T28 w 1892"/>
                              <a:gd name="T30" fmla="+- 0 1972 1458"/>
                              <a:gd name="T31" fmla="*/ 1972 h 1488"/>
                              <a:gd name="T32" fmla="+- 0 6263 5953"/>
                              <a:gd name="T33" fmla="*/ T32 w 1892"/>
                              <a:gd name="T34" fmla="+- 0 1910 1458"/>
                              <a:gd name="T35" fmla="*/ 1910 h 1488"/>
                              <a:gd name="T36" fmla="+- 0 6291 5953"/>
                              <a:gd name="T37" fmla="*/ T36 w 1892"/>
                              <a:gd name="T38" fmla="+- 0 1851 1458"/>
                              <a:gd name="T39" fmla="*/ 1851 h 1488"/>
                              <a:gd name="T40" fmla="+- 0 6325 5953"/>
                              <a:gd name="T41" fmla="*/ T40 w 1892"/>
                              <a:gd name="T42" fmla="+- 0 1795 1458"/>
                              <a:gd name="T43" fmla="*/ 1795 h 1488"/>
                              <a:gd name="T44" fmla="+- 0 6365 5953"/>
                              <a:gd name="T45" fmla="*/ T44 w 1892"/>
                              <a:gd name="T46" fmla="+- 0 1742 1458"/>
                              <a:gd name="T47" fmla="*/ 1742 h 1488"/>
                              <a:gd name="T48" fmla="+- 0 6412 5953"/>
                              <a:gd name="T49" fmla="*/ T48 w 1892"/>
                              <a:gd name="T50" fmla="+- 0 1692 1458"/>
                              <a:gd name="T51" fmla="*/ 1692 h 1488"/>
                              <a:gd name="T52" fmla="+- 0 6464 5953"/>
                              <a:gd name="T53" fmla="*/ T52 w 1892"/>
                              <a:gd name="T54" fmla="+- 0 1647 1458"/>
                              <a:gd name="T55" fmla="*/ 1647 h 1488"/>
                              <a:gd name="T56" fmla="+- 0 6521 5953"/>
                              <a:gd name="T57" fmla="*/ T56 w 1892"/>
                              <a:gd name="T58" fmla="+- 0 1605 1458"/>
                              <a:gd name="T59" fmla="*/ 1605 h 1488"/>
                              <a:gd name="T60" fmla="+- 0 6584 5953"/>
                              <a:gd name="T61" fmla="*/ T60 w 1892"/>
                              <a:gd name="T62" fmla="+- 0 1568 1458"/>
                              <a:gd name="T63" fmla="*/ 1568 h 1488"/>
                              <a:gd name="T64" fmla="+- 0 6650 5953"/>
                              <a:gd name="T65" fmla="*/ T64 w 1892"/>
                              <a:gd name="T66" fmla="+- 0 1536 1458"/>
                              <a:gd name="T67" fmla="*/ 1536 h 1488"/>
                              <a:gd name="T68" fmla="+- 0 6721 5953"/>
                              <a:gd name="T69" fmla="*/ T68 w 1892"/>
                              <a:gd name="T70" fmla="+- 0 1509 1458"/>
                              <a:gd name="T71" fmla="*/ 1509 h 1488"/>
                              <a:gd name="T72" fmla="+- 0 6795 5953"/>
                              <a:gd name="T73" fmla="*/ T72 w 1892"/>
                              <a:gd name="T74" fmla="+- 0 1487 1458"/>
                              <a:gd name="T75" fmla="*/ 1487 h 1488"/>
                              <a:gd name="T76" fmla="+- 0 6873 5953"/>
                              <a:gd name="T77" fmla="*/ T76 w 1892"/>
                              <a:gd name="T78" fmla="+- 0 1471 1458"/>
                              <a:gd name="T79" fmla="*/ 1471 h 1488"/>
                              <a:gd name="T80" fmla="+- 0 6953 5953"/>
                              <a:gd name="T81" fmla="*/ T80 w 1892"/>
                              <a:gd name="T82" fmla="+- 0 1461 1458"/>
                              <a:gd name="T83" fmla="*/ 1461 h 1488"/>
                              <a:gd name="T84" fmla="+- 0 7036 5953"/>
                              <a:gd name="T85" fmla="*/ T84 w 1892"/>
                              <a:gd name="T86" fmla="+- 0 1458 1458"/>
                              <a:gd name="T87" fmla="*/ 1458 h 1488"/>
                              <a:gd name="T88" fmla="+- 0 7119 5953"/>
                              <a:gd name="T89" fmla="*/ T88 w 1892"/>
                              <a:gd name="T90" fmla="+- 0 1461 1458"/>
                              <a:gd name="T91" fmla="*/ 1461 h 1488"/>
                              <a:gd name="T92" fmla="+- 0 7199 5953"/>
                              <a:gd name="T93" fmla="*/ T92 w 1892"/>
                              <a:gd name="T94" fmla="+- 0 1471 1458"/>
                              <a:gd name="T95" fmla="*/ 1471 h 1488"/>
                              <a:gd name="T96" fmla="+- 0 7277 5953"/>
                              <a:gd name="T97" fmla="*/ T96 w 1892"/>
                              <a:gd name="T98" fmla="+- 0 1487 1458"/>
                              <a:gd name="T99" fmla="*/ 1487 h 1488"/>
                              <a:gd name="T100" fmla="+- 0 7351 5953"/>
                              <a:gd name="T101" fmla="*/ T100 w 1892"/>
                              <a:gd name="T102" fmla="+- 0 1509 1458"/>
                              <a:gd name="T103" fmla="*/ 1509 h 1488"/>
                              <a:gd name="T104" fmla="+- 0 7422 5953"/>
                              <a:gd name="T105" fmla="*/ T104 w 1892"/>
                              <a:gd name="T106" fmla="+- 0 1536 1458"/>
                              <a:gd name="T107" fmla="*/ 1536 h 1488"/>
                              <a:gd name="T108" fmla="+- 0 7488 5953"/>
                              <a:gd name="T109" fmla="*/ T108 w 1892"/>
                              <a:gd name="T110" fmla="+- 0 1568 1458"/>
                              <a:gd name="T111" fmla="*/ 1568 h 1488"/>
                              <a:gd name="T112" fmla="+- 0 7551 5953"/>
                              <a:gd name="T113" fmla="*/ T112 w 1892"/>
                              <a:gd name="T114" fmla="+- 0 1605 1458"/>
                              <a:gd name="T115" fmla="*/ 1605 h 1488"/>
                              <a:gd name="T116" fmla="+- 0 7608 5953"/>
                              <a:gd name="T117" fmla="*/ T116 w 1892"/>
                              <a:gd name="T118" fmla="+- 0 1647 1458"/>
                              <a:gd name="T119" fmla="*/ 1647 h 1488"/>
                              <a:gd name="T120" fmla="+- 0 7660 5953"/>
                              <a:gd name="T121" fmla="*/ T120 w 1892"/>
                              <a:gd name="T122" fmla="+- 0 1692 1458"/>
                              <a:gd name="T123" fmla="*/ 1692 h 1488"/>
                              <a:gd name="T124" fmla="+- 0 7707 5953"/>
                              <a:gd name="T125" fmla="*/ T124 w 1892"/>
                              <a:gd name="T126" fmla="+- 0 1742 1458"/>
                              <a:gd name="T127" fmla="*/ 1742 h 1488"/>
                              <a:gd name="T128" fmla="+- 0 7747 5953"/>
                              <a:gd name="T129" fmla="*/ T128 w 1892"/>
                              <a:gd name="T130" fmla="+- 0 1795 1458"/>
                              <a:gd name="T131" fmla="*/ 1795 h 1488"/>
                              <a:gd name="T132" fmla="+- 0 7781 5953"/>
                              <a:gd name="T133" fmla="*/ T132 w 1892"/>
                              <a:gd name="T134" fmla="+- 0 1851 1458"/>
                              <a:gd name="T135" fmla="*/ 1851 h 1488"/>
                              <a:gd name="T136" fmla="+- 0 7809 5953"/>
                              <a:gd name="T137" fmla="*/ T136 w 1892"/>
                              <a:gd name="T138" fmla="+- 0 1910 1458"/>
                              <a:gd name="T139" fmla="*/ 1910 h 1488"/>
                              <a:gd name="T140" fmla="+- 0 7829 5953"/>
                              <a:gd name="T141" fmla="*/ T140 w 1892"/>
                              <a:gd name="T142" fmla="+- 0 1972 1458"/>
                              <a:gd name="T143" fmla="*/ 1972 h 1488"/>
                              <a:gd name="T144" fmla="+- 0 7841 5953"/>
                              <a:gd name="T145" fmla="*/ T144 w 1892"/>
                              <a:gd name="T146" fmla="+- 0 2036 1458"/>
                              <a:gd name="T147" fmla="*/ 2036 h 1488"/>
                              <a:gd name="T148" fmla="+- 0 7845 5953"/>
                              <a:gd name="T149" fmla="*/ T148 w 1892"/>
                              <a:gd name="T150" fmla="+- 0 2102 1458"/>
                              <a:gd name="T151" fmla="*/ 2102 h 1488"/>
                              <a:gd name="T152" fmla="+- 0 7841 5953"/>
                              <a:gd name="T153" fmla="*/ T152 w 1892"/>
                              <a:gd name="T154" fmla="+- 0 2167 1458"/>
                              <a:gd name="T155" fmla="*/ 2167 h 1488"/>
                              <a:gd name="T156" fmla="+- 0 7829 5953"/>
                              <a:gd name="T157" fmla="*/ T156 w 1892"/>
                              <a:gd name="T158" fmla="+- 0 2231 1458"/>
                              <a:gd name="T159" fmla="*/ 2231 h 1488"/>
                              <a:gd name="T160" fmla="+- 0 7809 5953"/>
                              <a:gd name="T161" fmla="*/ T160 w 1892"/>
                              <a:gd name="T162" fmla="+- 0 2293 1458"/>
                              <a:gd name="T163" fmla="*/ 2293 h 1488"/>
                              <a:gd name="T164" fmla="+- 0 7781 5953"/>
                              <a:gd name="T165" fmla="*/ T164 w 1892"/>
                              <a:gd name="T166" fmla="+- 0 2352 1458"/>
                              <a:gd name="T167" fmla="*/ 2352 h 1488"/>
                              <a:gd name="T168" fmla="+- 0 7747 5953"/>
                              <a:gd name="T169" fmla="*/ T168 w 1892"/>
                              <a:gd name="T170" fmla="+- 0 2408 1458"/>
                              <a:gd name="T171" fmla="*/ 2408 h 1488"/>
                              <a:gd name="T172" fmla="+- 0 7707 5953"/>
                              <a:gd name="T173" fmla="*/ T172 w 1892"/>
                              <a:gd name="T174" fmla="+- 0 2461 1458"/>
                              <a:gd name="T175" fmla="*/ 2461 h 1488"/>
                              <a:gd name="T176" fmla="+- 0 7660 5953"/>
                              <a:gd name="T177" fmla="*/ T176 w 1892"/>
                              <a:gd name="T178" fmla="+- 0 2511 1458"/>
                              <a:gd name="T179" fmla="*/ 2511 h 1488"/>
                              <a:gd name="T180" fmla="+- 0 7608 5953"/>
                              <a:gd name="T181" fmla="*/ T180 w 1892"/>
                              <a:gd name="T182" fmla="+- 0 2557 1458"/>
                              <a:gd name="T183" fmla="*/ 2557 h 1488"/>
                              <a:gd name="T184" fmla="+- 0 7551 5953"/>
                              <a:gd name="T185" fmla="*/ T184 w 1892"/>
                              <a:gd name="T186" fmla="+- 0 2598 1458"/>
                              <a:gd name="T187" fmla="*/ 2598 h 1488"/>
                              <a:gd name="T188" fmla="+- 0 7488 5953"/>
                              <a:gd name="T189" fmla="*/ T188 w 1892"/>
                              <a:gd name="T190" fmla="+- 0 2635 1458"/>
                              <a:gd name="T191" fmla="*/ 2635 h 1488"/>
                              <a:gd name="T192" fmla="+- 0 7422 5953"/>
                              <a:gd name="T193" fmla="*/ T192 w 1892"/>
                              <a:gd name="T194" fmla="+- 0 2667 1458"/>
                              <a:gd name="T195" fmla="*/ 2667 h 1488"/>
                              <a:gd name="T196" fmla="+- 0 7351 5953"/>
                              <a:gd name="T197" fmla="*/ T196 w 1892"/>
                              <a:gd name="T198" fmla="+- 0 2695 1458"/>
                              <a:gd name="T199" fmla="*/ 2695 h 1488"/>
                              <a:gd name="T200" fmla="+- 0 7277 5953"/>
                              <a:gd name="T201" fmla="*/ T200 w 1892"/>
                              <a:gd name="T202" fmla="+- 0 2716 1458"/>
                              <a:gd name="T203" fmla="*/ 2716 h 1488"/>
                              <a:gd name="T204" fmla="+- 0 7199 5953"/>
                              <a:gd name="T205" fmla="*/ T204 w 1892"/>
                              <a:gd name="T206" fmla="+- 0 2732 1458"/>
                              <a:gd name="T207" fmla="*/ 2732 h 1488"/>
                              <a:gd name="T208" fmla="+- 0 7119 5953"/>
                              <a:gd name="T209" fmla="*/ T208 w 1892"/>
                              <a:gd name="T210" fmla="+- 0 2742 1458"/>
                              <a:gd name="T211" fmla="*/ 2742 h 1488"/>
                              <a:gd name="T212" fmla="+- 0 7036 5953"/>
                              <a:gd name="T213" fmla="*/ T212 w 1892"/>
                              <a:gd name="T214" fmla="+- 0 2745 1458"/>
                              <a:gd name="T215" fmla="*/ 2745 h 1488"/>
                              <a:gd name="T216" fmla="+- 0 6954 5953"/>
                              <a:gd name="T217" fmla="*/ T216 w 1892"/>
                              <a:gd name="T218" fmla="+- 0 2742 1458"/>
                              <a:gd name="T219" fmla="*/ 2742 h 1488"/>
                              <a:gd name="T220" fmla="+- 0 6874 5953"/>
                              <a:gd name="T221" fmla="*/ T220 w 1892"/>
                              <a:gd name="T222" fmla="+- 0 2732 1458"/>
                              <a:gd name="T223" fmla="*/ 2732 h 1488"/>
                              <a:gd name="T224" fmla="+- 0 6796 5953"/>
                              <a:gd name="T225" fmla="*/ T224 w 1892"/>
                              <a:gd name="T226" fmla="+- 0 2716 1458"/>
                              <a:gd name="T227" fmla="*/ 2716 h 1488"/>
                              <a:gd name="T228" fmla="+- 0 6719 5953"/>
                              <a:gd name="T229" fmla="*/ T228 w 1892"/>
                              <a:gd name="T230" fmla="+- 0 2694 1458"/>
                              <a:gd name="T231" fmla="*/ 2694 h 1488"/>
                              <a:gd name="T232" fmla="+- 0 6646 5953"/>
                              <a:gd name="T233" fmla="*/ T232 w 1892"/>
                              <a:gd name="T234" fmla="+- 0 2666 1458"/>
                              <a:gd name="T235" fmla="*/ 2666 h 1488"/>
                              <a:gd name="T236" fmla="+- 0 6577 5953"/>
                              <a:gd name="T237" fmla="*/ T236 w 1892"/>
                              <a:gd name="T238" fmla="+- 0 2632 1458"/>
                              <a:gd name="T239" fmla="*/ 2632 h 1488"/>
                              <a:gd name="T240" fmla="+- 0 5953 5953"/>
                              <a:gd name="T241" fmla="*/ T240 w 1892"/>
                              <a:gd name="T242" fmla="+- 0 2946 1458"/>
                              <a:gd name="T243" fmla="*/ 2946 h 1488"/>
                              <a:gd name="T244" fmla="+- 0 6361 5953"/>
                              <a:gd name="T245" fmla="*/ T244 w 1892"/>
                              <a:gd name="T246" fmla="+- 0 2456 1458"/>
                              <a:gd name="T247" fmla="*/ 2456 h 14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1892" h="1488">
                                <a:moveTo>
                                  <a:pt x="408" y="998"/>
                                </a:moveTo>
                                <a:lnTo>
                                  <a:pt x="360" y="933"/>
                                </a:lnTo>
                                <a:lnTo>
                                  <a:pt x="323" y="864"/>
                                </a:lnTo>
                                <a:lnTo>
                                  <a:pt x="296" y="793"/>
                                </a:lnTo>
                                <a:lnTo>
                                  <a:pt x="280" y="719"/>
                                </a:lnTo>
                                <a:lnTo>
                                  <a:pt x="274" y="644"/>
                                </a:lnTo>
                                <a:lnTo>
                                  <a:pt x="278" y="578"/>
                                </a:lnTo>
                                <a:lnTo>
                                  <a:pt x="290" y="514"/>
                                </a:lnTo>
                                <a:lnTo>
                                  <a:pt x="310" y="452"/>
                                </a:lnTo>
                                <a:lnTo>
                                  <a:pt x="338" y="393"/>
                                </a:lnTo>
                                <a:lnTo>
                                  <a:pt x="372" y="337"/>
                                </a:lnTo>
                                <a:lnTo>
                                  <a:pt x="412" y="284"/>
                                </a:lnTo>
                                <a:lnTo>
                                  <a:pt x="459" y="234"/>
                                </a:lnTo>
                                <a:lnTo>
                                  <a:pt x="511" y="189"/>
                                </a:lnTo>
                                <a:lnTo>
                                  <a:pt x="568" y="147"/>
                                </a:lnTo>
                                <a:lnTo>
                                  <a:pt x="631" y="110"/>
                                </a:lnTo>
                                <a:lnTo>
                                  <a:pt x="697" y="78"/>
                                </a:lnTo>
                                <a:lnTo>
                                  <a:pt x="768" y="51"/>
                                </a:lnTo>
                                <a:lnTo>
                                  <a:pt x="842" y="29"/>
                                </a:lnTo>
                                <a:lnTo>
                                  <a:pt x="920" y="13"/>
                                </a:lnTo>
                                <a:lnTo>
                                  <a:pt x="1000" y="3"/>
                                </a:lnTo>
                                <a:lnTo>
                                  <a:pt x="1083" y="0"/>
                                </a:lnTo>
                                <a:lnTo>
                                  <a:pt x="1166" y="3"/>
                                </a:lnTo>
                                <a:lnTo>
                                  <a:pt x="1246" y="13"/>
                                </a:lnTo>
                                <a:lnTo>
                                  <a:pt x="1324" y="29"/>
                                </a:lnTo>
                                <a:lnTo>
                                  <a:pt x="1398" y="51"/>
                                </a:lnTo>
                                <a:lnTo>
                                  <a:pt x="1469" y="78"/>
                                </a:lnTo>
                                <a:lnTo>
                                  <a:pt x="1535" y="110"/>
                                </a:lnTo>
                                <a:lnTo>
                                  <a:pt x="1598" y="147"/>
                                </a:lnTo>
                                <a:lnTo>
                                  <a:pt x="1655" y="189"/>
                                </a:lnTo>
                                <a:lnTo>
                                  <a:pt x="1707" y="234"/>
                                </a:lnTo>
                                <a:lnTo>
                                  <a:pt x="1754" y="284"/>
                                </a:lnTo>
                                <a:lnTo>
                                  <a:pt x="1794" y="337"/>
                                </a:lnTo>
                                <a:lnTo>
                                  <a:pt x="1828" y="393"/>
                                </a:lnTo>
                                <a:lnTo>
                                  <a:pt x="1856" y="452"/>
                                </a:lnTo>
                                <a:lnTo>
                                  <a:pt x="1876" y="514"/>
                                </a:lnTo>
                                <a:lnTo>
                                  <a:pt x="1888" y="578"/>
                                </a:lnTo>
                                <a:lnTo>
                                  <a:pt x="1892" y="644"/>
                                </a:lnTo>
                                <a:lnTo>
                                  <a:pt x="1888" y="709"/>
                                </a:lnTo>
                                <a:lnTo>
                                  <a:pt x="1876" y="773"/>
                                </a:lnTo>
                                <a:lnTo>
                                  <a:pt x="1856" y="835"/>
                                </a:lnTo>
                                <a:lnTo>
                                  <a:pt x="1828" y="894"/>
                                </a:lnTo>
                                <a:lnTo>
                                  <a:pt x="1794" y="950"/>
                                </a:lnTo>
                                <a:lnTo>
                                  <a:pt x="1754" y="1003"/>
                                </a:lnTo>
                                <a:lnTo>
                                  <a:pt x="1707" y="1053"/>
                                </a:lnTo>
                                <a:lnTo>
                                  <a:pt x="1655" y="1099"/>
                                </a:lnTo>
                                <a:lnTo>
                                  <a:pt x="1598" y="1140"/>
                                </a:lnTo>
                                <a:lnTo>
                                  <a:pt x="1535" y="1177"/>
                                </a:lnTo>
                                <a:lnTo>
                                  <a:pt x="1469" y="1209"/>
                                </a:lnTo>
                                <a:lnTo>
                                  <a:pt x="1398" y="1237"/>
                                </a:lnTo>
                                <a:lnTo>
                                  <a:pt x="1324" y="1258"/>
                                </a:lnTo>
                                <a:lnTo>
                                  <a:pt x="1246" y="1274"/>
                                </a:lnTo>
                                <a:lnTo>
                                  <a:pt x="1166" y="1284"/>
                                </a:lnTo>
                                <a:lnTo>
                                  <a:pt x="1083" y="1287"/>
                                </a:lnTo>
                                <a:lnTo>
                                  <a:pt x="1001" y="1284"/>
                                </a:lnTo>
                                <a:lnTo>
                                  <a:pt x="921" y="1274"/>
                                </a:lnTo>
                                <a:lnTo>
                                  <a:pt x="843" y="1258"/>
                                </a:lnTo>
                                <a:lnTo>
                                  <a:pt x="766" y="1236"/>
                                </a:lnTo>
                                <a:lnTo>
                                  <a:pt x="693" y="1208"/>
                                </a:lnTo>
                                <a:lnTo>
                                  <a:pt x="624" y="1174"/>
                                </a:lnTo>
                                <a:lnTo>
                                  <a:pt x="0" y="1488"/>
                                </a:lnTo>
                                <a:lnTo>
                                  <a:pt x="408" y="998"/>
                                </a:lnTo>
                                <a:close/>
                              </a:path>
                            </a:pathLst>
                          </a:custGeom>
                          <a:noFill/>
                          <a:ln w="12700">
                            <a:solidFill>
                              <a:srgbClr val="2E528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Text Box 15"/>
                        <wps:cNvSpPr txBox="1">
                          <a:spLocks noChangeArrowheads="1"/>
                        </wps:cNvSpPr>
                        <wps:spPr bwMode="auto">
                          <a:xfrm>
                            <a:off x="16018" y="5847"/>
                            <a:ext cx="1487" cy="9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26B504" w14:textId="77777777" w:rsidR="005739B6" w:rsidRPr="00DF1C03" w:rsidRDefault="005739B6" w:rsidP="00AF3527">
                              <w:pPr>
                                <w:spacing w:line="242" w:lineRule="auto"/>
                                <w:ind w:right="18"/>
                                <w:rPr>
                                  <w:sz w:val="14"/>
                                  <w:szCs w:val="14"/>
                                </w:rPr>
                              </w:pPr>
                              <w:r w:rsidRPr="00DF1C03">
                                <w:rPr>
                                  <w:sz w:val="14"/>
                                  <w:szCs w:val="14"/>
                                </w:rPr>
                                <w:t>Stasiun Hujan Bunder</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2C9109" id="Group 18" o:spid="_x0000_s1046" style="position:absolute;left:0;text-align:left;margin-left:353.95pt;margin-top:113.3pt;width:142.5pt;height:167.25pt;z-index:-251638272;mso-wrap-distance-left:0;mso-wrap-distance-right:0;mso-position-horizontal-relative:page" coordorigin="13228,3587" coordsize="5704,65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">
                <v:shape id="Picture 12" o:spid="_x0000_s1047" type="#_x0000_t75" style="position:absolute;left:13228;top:3587;width:5704;height:65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rPynDAAAA2wAAAA8AAABkcnMvZG93bnJldi54bWxET01rwkAQvQv9D8sUvEjdaKHY1FVsqNBD&#10;qSSK5yE7zYZmZ9PsGuO/dwuCt3m8z1muB9uInjpfO1YwmyYgiEuna64UHPbbpwUIH5A1No5JwYU8&#10;rFcPoyWm2p05p74IlYgh7FNUYEJoUyl9aciin7qWOHI/rrMYIuwqqTs8x3DbyHmSvEiLNccGgy1l&#10;hsrf4mQV9NX38fkrO+XtzmSTzccse/+bF0qNH4fNG4hAQ7iLb+5PHee/wv8v8QC5u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is/KcMAAADbAAAADwAAAAAAAAAAAAAAAACf&#10;AgAAZHJzL2Rvd25yZXYueG1sUEsFBgAAAAAEAAQA9wAAAI8DAAAAAA==&#10;">
                  <v:imagedata r:id="rId33" o:title=""/>
                </v:shape>
                <v:shape id="Freeform 13" o:spid="_x0000_s1048" style="position:absolute;left:15613;top:5509;width:1892;height:1488;visibility:visible;mso-wrap-style:square;v-text-anchor:top" coordsize="1892,1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A3ZrwA&#10;AADbAAAADwAAAGRycy9kb3ducmV2LnhtbERPSwrCMBDdC94hjOBOUwVFqlFUENSdH1wPzdgWm0lt&#10;om09vVkILh/vv1g1phBvqlxuWcFoGIEgTqzOOVVwvewGMxDOI2ssLJOClhyslt3OAmNtaz7R++xT&#10;EULYxagg876MpXRJRgbd0JbEgbvbyqAPsEqlrrAO4aaQ4yiaSoM5h4YMS9pmlDzOL6PgdrSfQ3u3&#10;V1nn6X7TrietfJZK9XvNeg7CU+P/4p97rxWMw/rwJfwAufw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h4DdmvAAAANsAAAAPAAAAAAAAAAAAAAAAAJgCAABkcnMvZG93bnJldi54&#10;bWxQSwUGAAAAAAQABAD1AAAAgQMAAAAA&#10;" path="m1083,r-83,3l920,13,842,29,768,51,697,78r-66,32l568,147r-57,42l459,234r-47,50l372,337r-34,56l310,452r-20,62l278,578r-4,66l280,719r16,74l323,864r37,69l408,998,,1488,624,1174r69,34l766,1236r77,22l921,1274r80,10l1083,1287r83,-3l1246,1274r78,-16l1398,1237r71,-28l1535,1177r63,-37l1655,1099r52,-46l1754,1003r40,-53l1828,894r28,-59l1876,773r12,-64l1892,644r-4,-66l1876,514r-20,-62l1828,393r-34,-56l1754,284r-47,-50l1655,189r-57,-42l1535,110,1469,78,1398,51,1324,29,1246,13,1166,3,1083,xe" stroked="f">
                  <v:path arrowok="t" o:connecttype="custom" o:connectlocs="1083,1458;1000,1461;920,1471;842,1487;768,1509;697,1536;631,1568;568,1605;511,1647;459,1692;412,1742;372,1795;338,1851;310,1910;290,1972;278,2036;274,2102;280,2177;296,2251;323,2322;360,2391;408,2456;0,2946;624,2632;693,2666;766,2694;843,2716;921,2732;1001,2742;1083,2745;1166,2742;1246,2732;1324,2716;1398,2695;1469,2667;1535,2635;1598,2598;1655,2557;1707,2511;1754,2461;1794,2408;1828,2352;1856,2293;1876,2231;1888,2167;1892,2102;1888,2036;1876,1972;1856,1910;1828,1851;1794,1795;1754,1742;1707,1692;1655,1647;1598,1605;1535,1568;1469,1536;1398,1509;1324,1487;1246,1471;1166,1461;1083,1458" o:connectangles="0,0,0,0,0,0,0,0,0,0,0,0,0,0,0,0,0,0,0,0,0,0,0,0,0,0,0,0,0,0,0,0,0,0,0,0,0,0,0,0,0,0,0,0,0,0,0,0,0,0,0,0,0,0,0,0,0,0,0,0,0,0"/>
                </v:shape>
                <v:shape id="Freeform 14" o:spid="_x0000_s1049" style="position:absolute;left:15637;top:5509;width:1892;height:1488;visibility:visible;mso-wrap-style:square;v-text-anchor:top" coordsize="1892,1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PzucMA&#10;AADbAAAADwAAAGRycy9kb3ducmV2LnhtbESPQYvCMBSE78L+h/CEvciaVlCkGkUWXdaLoN2Lt0fz&#10;bKrNS2myWv+9EQSPw8x8w8yXna3FlVpfOVaQDhMQxIXTFZcK/vLN1xSED8gaa8ek4E4elouP3hwz&#10;7W68p+shlCJC2GeowITQZFL6wpBFP3QNcfROrrUYomxLqVu8Rbit5ShJJtJixXHBYEPfhorL4d8q&#10;8IOfoxmvyzw98facj3fbGs9HpT773WoGIlAX3uFX+1crGKXw/BJ/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PzucMAAADbAAAADwAAAAAAAAAAAAAAAACYAgAAZHJzL2Rv&#10;d25yZXYueG1sUEsFBgAAAAAEAAQA9QAAAIgDAAAAAA==&#10;" path="m408,998l360,933,323,864,296,793,280,719r-6,-75l278,578r12,-64l310,452r28,-59l372,337r40,-53l459,234r52,-45l568,147r63,-37l697,78,768,51,842,29,920,13,1000,3,1083,r83,3l1246,13r78,16l1398,51r71,27l1535,110r63,37l1655,189r52,45l1754,284r40,53l1828,393r28,59l1876,514r12,64l1892,644r-4,65l1876,773r-20,62l1828,894r-34,56l1754,1003r-47,50l1655,1099r-57,41l1535,1177r-66,32l1398,1237r-74,21l1246,1274r-80,10l1083,1287r-82,-3l921,1274r-78,-16l766,1236r-73,-28l624,1174,,1488,408,998xe" filled="f" strokecolor="#2e528f" strokeweight="1pt">
                  <v:path arrowok="t" o:connecttype="custom" o:connectlocs="408,2456;360,2391;323,2322;296,2251;280,2177;274,2102;278,2036;290,1972;310,1910;338,1851;372,1795;412,1742;459,1692;511,1647;568,1605;631,1568;697,1536;768,1509;842,1487;920,1471;1000,1461;1083,1458;1166,1461;1246,1471;1324,1487;1398,1509;1469,1536;1535,1568;1598,1605;1655,1647;1707,1692;1754,1742;1794,1795;1828,1851;1856,1910;1876,1972;1888,2036;1892,2102;1888,2167;1876,2231;1856,2293;1828,2352;1794,2408;1754,2461;1707,2511;1655,2557;1598,2598;1535,2635;1469,2667;1398,2695;1324,2716;1246,2732;1166,2742;1083,2745;1001,2742;921,2732;843,2716;766,2694;693,2666;624,2632;0,2946;408,2456" o:connectangles="0,0,0,0,0,0,0,0,0,0,0,0,0,0,0,0,0,0,0,0,0,0,0,0,0,0,0,0,0,0,0,0,0,0,0,0,0,0,0,0,0,0,0,0,0,0,0,0,0,0,0,0,0,0,0,0,0,0,0,0,0,0"/>
                </v:shape>
                <v:shape id="Text Box 15" o:spid="_x0000_s1050" type="#_x0000_t202" style="position:absolute;left:16018;top:5847;width:1487;height: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T5sQA&#10;AADbAAAADwAAAGRycy9kb3ducmV2LnhtbESPQWvCQBSE70L/w/IKvZmNOYQaXUWkhUKhNMaDx2f2&#10;mSxm36bZbUz/fbdQ8DjMzDfMejvZTow0eONYwSJJQRDXThtuFByr1/kzCB+QNXaOScEPedhuHmZr&#10;LLS7cUnjITQiQtgXqKANoS+k9HVLFn3ieuLoXdxgMUQ5NFIPeItw28ksTXNp0XBcaLGnfUv19fBt&#10;FexOXL6Yr4/zZ3kpTVUtU37Pr0o9PU67FYhAU7iH/9tvWkGWwd+X+AP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LU+bEAAAA2wAAAA8AAAAAAAAAAAAAAAAAmAIAAGRycy9k&#10;b3ducmV2LnhtbFBLBQYAAAAABAAEAPUAAACJAwAAAAA=&#10;" filled="f" stroked="f">
                  <v:textbox inset="0,0,0,0">
                    <w:txbxContent>
                      <w:p w14:paraId="6926B504" w14:textId="77777777" w:rsidR="005739B6" w:rsidRPr="00DF1C03" w:rsidRDefault="005739B6" w:rsidP="00AF3527">
                        <w:pPr>
                          <w:spacing w:line="242" w:lineRule="auto"/>
                          <w:ind w:right="18"/>
                          <w:rPr>
                            <w:sz w:val="14"/>
                            <w:szCs w:val="14"/>
                          </w:rPr>
                        </w:pPr>
                        <w:r w:rsidRPr="00DF1C03">
                          <w:rPr>
                            <w:sz w:val="14"/>
                            <w:szCs w:val="14"/>
                          </w:rPr>
                          <w:t>Stasiun Hujan Bunder</w:t>
                        </w:r>
                      </w:p>
                    </w:txbxContent>
                  </v:textbox>
                </v:shape>
                <w10:wrap type="topAndBottom" anchorx="page"/>
              </v:group>
            </w:pict>
          </mc:Fallback>
        </mc:AlternateContent>
      </w:r>
      <w:r w:rsidR="00AF3527" w:rsidRPr="00093BCF">
        <w:rPr>
          <w:sz w:val="16"/>
          <w:szCs w:val="16"/>
        </w:rPr>
        <w:t>Sumber : BMKG</w:t>
      </w:r>
    </w:p>
    <w:p w14:paraId="3D21FD19" w14:textId="38CEE6AD" w:rsidR="005739B6" w:rsidRDefault="00703B96" w:rsidP="0012453B">
      <w:pPr>
        <w:pStyle w:val="BodyText"/>
        <w:spacing w:line="276" w:lineRule="auto"/>
        <w:ind w:left="567" w:firstLine="0"/>
        <w:rPr>
          <w:sz w:val="16"/>
          <w:szCs w:val="16"/>
        </w:rPr>
      </w:pPr>
      <w:r>
        <w:rPr>
          <w:sz w:val="16"/>
          <w:szCs w:val="16"/>
        </w:rPr>
        <w:t xml:space="preserve">              </w:t>
      </w:r>
      <w:r w:rsidR="0012453B">
        <w:rPr>
          <w:sz w:val="16"/>
          <w:szCs w:val="16"/>
        </w:rPr>
        <w:t>Gambar 3</w:t>
      </w:r>
      <w:r w:rsidR="006A23D9" w:rsidRPr="00782AFD">
        <w:rPr>
          <w:sz w:val="16"/>
          <w:szCs w:val="16"/>
        </w:rPr>
        <w:t>.</w:t>
      </w:r>
      <w:r w:rsidR="00DF05C2" w:rsidRPr="00782AFD">
        <w:rPr>
          <w:sz w:val="16"/>
          <w:szCs w:val="16"/>
        </w:rPr>
        <w:t xml:space="preserve"> Lokasi Hujan Stasiun Bunder</w:t>
      </w:r>
    </w:p>
    <w:p w14:paraId="19653A75" w14:textId="77777777" w:rsidR="00C71A60" w:rsidRPr="001A06D9" w:rsidRDefault="00C71A60" w:rsidP="00DF05C2">
      <w:pPr>
        <w:pStyle w:val="BodyText"/>
        <w:spacing w:line="276" w:lineRule="auto"/>
        <w:ind w:left="284" w:firstLine="0"/>
        <w:jc w:val="center"/>
        <w:rPr>
          <w:sz w:val="16"/>
          <w:szCs w:val="16"/>
        </w:rPr>
      </w:pPr>
    </w:p>
    <w:p w14:paraId="77CD3F47" w14:textId="5CE75B7D" w:rsidR="00310F79" w:rsidRPr="0050277B" w:rsidRDefault="00310F79" w:rsidP="006A23D9">
      <w:pPr>
        <w:pStyle w:val="BodyText"/>
        <w:spacing w:line="276" w:lineRule="auto"/>
        <w:ind w:right="134" w:firstLine="0"/>
        <w:rPr>
          <w:b/>
        </w:rPr>
      </w:pPr>
      <w:r w:rsidRPr="0050277B">
        <w:rPr>
          <w:b/>
        </w:rPr>
        <w:t>Analisa Frekuensi</w:t>
      </w:r>
    </w:p>
    <w:p w14:paraId="749ACA02" w14:textId="3691FA28" w:rsidR="00C71A60" w:rsidRDefault="00DF05C2" w:rsidP="00DF05C2">
      <w:pPr>
        <w:spacing w:line="276" w:lineRule="auto"/>
        <w:ind w:right="360" w:firstLine="284"/>
        <w:jc w:val="both"/>
      </w:pPr>
      <w:r>
        <w:t xml:space="preserve">Analisa frekuensi ini dilakukan guna untuk menentukan distribusi mana yang sesuai untuk diguanakan menghitung intensitas hujan periode ulang </w:t>
      </w:r>
      <w:r w:rsidR="00444982">
        <w:t>dengan menggunakan data dari tabel 3 dengan memperhatikan</w:t>
      </w:r>
      <w:r>
        <w:t xml:space="preserve"> parameter </w:t>
      </w:r>
      <w:r w:rsidR="00444982">
        <w:t>pada tabel 4 dan tabel 5. Kesimpulan penentuan distribusi yang akan digunakan dapat dilihat pada tabel 6.</w:t>
      </w:r>
    </w:p>
    <w:p w14:paraId="1936AF65" w14:textId="77777777" w:rsidR="00C71A60" w:rsidRDefault="00C71A60" w:rsidP="00DF05C2">
      <w:pPr>
        <w:spacing w:line="276" w:lineRule="auto"/>
        <w:ind w:right="360" w:firstLine="284"/>
        <w:jc w:val="both"/>
      </w:pPr>
    </w:p>
    <w:p w14:paraId="180176F7" w14:textId="6FE81BA0" w:rsidR="003C44DB" w:rsidRPr="00742417" w:rsidRDefault="00C71A60" w:rsidP="003E164D">
      <w:pPr>
        <w:spacing w:line="276" w:lineRule="auto"/>
        <w:ind w:left="488" w:right="360"/>
        <w:rPr>
          <w:sz w:val="18"/>
          <w:szCs w:val="18"/>
        </w:rPr>
      </w:pPr>
      <w:r w:rsidRPr="00742417">
        <w:rPr>
          <w:noProof/>
          <w:sz w:val="18"/>
          <w:szCs w:val="18"/>
          <w:lang w:val="en-GB" w:eastAsia="en-GB"/>
        </w:rPr>
        <w:drawing>
          <wp:anchor distT="0" distB="0" distL="0" distR="0" simplePos="0" relativeHeight="251680256" behindDoc="0" locked="0" layoutInCell="1" allowOverlap="1" wp14:anchorId="224347FD" wp14:editId="0E447DCD">
            <wp:simplePos x="0" y="0"/>
            <wp:positionH relativeFrom="column">
              <wp:align>left</wp:align>
            </wp:positionH>
            <wp:positionV relativeFrom="paragraph">
              <wp:posOffset>305435</wp:posOffset>
            </wp:positionV>
            <wp:extent cx="2804795" cy="1123950"/>
            <wp:effectExtent l="0" t="0" r="0" b="0"/>
            <wp:wrapTopAndBottom/>
            <wp:docPr id="2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png"/>
                    <pic:cNvPicPr/>
                  </pic:nvPicPr>
                  <pic:blipFill>
                    <a:blip r:embed="rId34" cstate="print"/>
                    <a:stretch>
                      <a:fillRect/>
                    </a:stretch>
                  </pic:blipFill>
                  <pic:spPr>
                    <a:xfrm>
                      <a:off x="0" y="0"/>
                      <a:ext cx="2850544" cy="1142074"/>
                    </a:xfrm>
                    <a:prstGeom prst="rect">
                      <a:avLst/>
                    </a:prstGeom>
                  </pic:spPr>
                </pic:pic>
              </a:graphicData>
            </a:graphic>
            <wp14:sizeRelH relativeFrom="margin">
              <wp14:pctWidth>0</wp14:pctWidth>
            </wp14:sizeRelH>
            <wp14:sizeRelV relativeFrom="margin">
              <wp14:pctHeight>0</wp14:pctHeight>
            </wp14:sizeRelV>
          </wp:anchor>
        </w:drawing>
      </w:r>
      <w:r w:rsidR="00857E66" w:rsidRPr="00742417">
        <w:rPr>
          <w:sz w:val="18"/>
          <w:szCs w:val="18"/>
        </w:rPr>
        <w:t>Tabel 4</w:t>
      </w:r>
      <w:r w:rsidR="006A23D9" w:rsidRPr="00742417">
        <w:rPr>
          <w:sz w:val="18"/>
          <w:szCs w:val="18"/>
        </w:rPr>
        <w:t xml:space="preserve">. </w:t>
      </w:r>
      <w:r w:rsidR="003C44DB" w:rsidRPr="00742417">
        <w:rPr>
          <w:sz w:val="18"/>
          <w:szCs w:val="18"/>
        </w:rPr>
        <w:t>Perhitungan statistik curah hujan maksimum tahunan stasiun Bunder/Gresik</w:t>
      </w:r>
    </w:p>
    <w:p w14:paraId="0B3D9210" w14:textId="406A3915" w:rsidR="00742671" w:rsidRPr="00093BCF" w:rsidRDefault="007267F2" w:rsidP="003E164D">
      <w:pPr>
        <w:pStyle w:val="BodyText"/>
        <w:spacing w:line="276" w:lineRule="auto"/>
        <w:ind w:firstLine="0"/>
        <w:rPr>
          <w:sz w:val="16"/>
          <w:szCs w:val="16"/>
        </w:rPr>
      </w:pPr>
      <w:r w:rsidRPr="00093BCF">
        <w:rPr>
          <w:sz w:val="16"/>
          <w:szCs w:val="16"/>
        </w:rPr>
        <w:t>Sumber : Perhitungan</w:t>
      </w:r>
    </w:p>
    <w:p w14:paraId="5419295B" w14:textId="46CF33DE" w:rsidR="003C44DB" w:rsidRPr="00710D9E" w:rsidRDefault="00C71A60" w:rsidP="00742671">
      <w:pPr>
        <w:pStyle w:val="BodyText"/>
        <w:spacing w:line="276" w:lineRule="auto"/>
        <w:ind w:firstLine="284"/>
      </w:pPr>
      <w:r w:rsidRPr="00742417">
        <w:rPr>
          <w:noProof/>
          <w:sz w:val="18"/>
          <w:szCs w:val="18"/>
          <w:lang w:val="en-GB" w:eastAsia="en-GB"/>
        </w:rPr>
        <w:lastRenderedPageBreak/>
        <w:drawing>
          <wp:anchor distT="0" distB="0" distL="114300" distR="114300" simplePos="0" relativeHeight="251687424" behindDoc="0" locked="0" layoutInCell="1" allowOverlap="1" wp14:anchorId="1FE2A29E" wp14:editId="72FDAED2">
            <wp:simplePos x="0" y="0"/>
            <wp:positionH relativeFrom="column">
              <wp:posOffset>3165475</wp:posOffset>
            </wp:positionH>
            <wp:positionV relativeFrom="paragraph">
              <wp:posOffset>0</wp:posOffset>
            </wp:positionV>
            <wp:extent cx="2868930" cy="819150"/>
            <wp:effectExtent l="0" t="0" r="762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868930" cy="819150"/>
                    </a:xfrm>
                    <a:prstGeom prst="rect">
                      <a:avLst/>
                    </a:prstGeom>
                  </pic:spPr>
                </pic:pic>
              </a:graphicData>
            </a:graphic>
            <wp14:sizeRelH relativeFrom="margin">
              <wp14:pctWidth>0</wp14:pctWidth>
            </wp14:sizeRelH>
            <wp14:sizeRelV relativeFrom="margin">
              <wp14:pctHeight>0</wp14:pctHeight>
            </wp14:sizeRelV>
          </wp:anchor>
        </w:drawing>
      </w:r>
      <w:r w:rsidR="0012449C" w:rsidRPr="00710D9E">
        <w:t>Hasil</w:t>
      </w:r>
      <w:r w:rsidR="007B6001" w:rsidRPr="00710D9E">
        <w:t xml:space="preserve"> perhitungan diatas di</w:t>
      </w:r>
      <w:r w:rsidR="0012449C" w:rsidRPr="00710D9E">
        <w:t>dapat hasil</w:t>
      </w:r>
      <w:r w:rsidR="007B6001" w:rsidRPr="00710D9E">
        <w:t xml:space="preserve"> </w:t>
      </w:r>
      <w:r w:rsidR="00BA613C" w:rsidRPr="00710D9E">
        <w:t>nilai S (Standar Deviasi)</w:t>
      </w:r>
      <w:r w:rsidR="00797995" w:rsidRPr="00710D9E">
        <w:t xml:space="preserve"> = 23.99, </w:t>
      </w:r>
      <w:r w:rsidR="00BA613C" w:rsidRPr="00710D9E">
        <w:t xml:space="preserve">(Cs) </w:t>
      </w:r>
      <w:r w:rsidR="00797995" w:rsidRPr="00710D9E">
        <w:t>Koefisien Kemencengan = 1.39, Koefisien Vareasi (Cv) = 0.25, Koefisien  Kurtosis (Ck) = 6.09</w:t>
      </w:r>
    </w:p>
    <w:p w14:paraId="64547514" w14:textId="1605AE55" w:rsidR="007267F2" w:rsidRPr="00742417" w:rsidRDefault="00C71A60" w:rsidP="003E164D">
      <w:pPr>
        <w:spacing w:line="276" w:lineRule="auto"/>
        <w:ind w:left="492" w:right="360"/>
        <w:rPr>
          <w:sz w:val="18"/>
          <w:szCs w:val="18"/>
        </w:rPr>
      </w:pPr>
      <w:r>
        <w:rPr>
          <w:noProof/>
          <w:lang w:val="en-GB" w:eastAsia="en-GB"/>
        </w:rPr>
        <w:drawing>
          <wp:anchor distT="0" distB="0" distL="0" distR="0" simplePos="0" relativeHeight="251750912" behindDoc="1" locked="0" layoutInCell="1" allowOverlap="1" wp14:anchorId="42F9A7FD" wp14:editId="301EF83F">
            <wp:simplePos x="0" y="0"/>
            <wp:positionH relativeFrom="margin">
              <wp:align>center</wp:align>
            </wp:positionH>
            <wp:positionV relativeFrom="paragraph">
              <wp:posOffset>1411679</wp:posOffset>
            </wp:positionV>
            <wp:extent cx="3974465" cy="4746625"/>
            <wp:effectExtent l="0" t="0" r="6985" b="0"/>
            <wp:wrapNone/>
            <wp:docPr id="3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974465" cy="4746625"/>
                    </a:xfrm>
                    <a:prstGeom prst="rect">
                      <a:avLst/>
                    </a:prstGeom>
                  </pic:spPr>
                </pic:pic>
              </a:graphicData>
            </a:graphic>
          </wp:anchor>
        </w:drawing>
      </w:r>
      <w:r w:rsidR="00413021" w:rsidRPr="00710D9E">
        <w:rPr>
          <w:noProof/>
          <w:lang w:val="en-GB" w:eastAsia="en-GB"/>
        </w:rPr>
        <w:drawing>
          <wp:anchor distT="0" distB="0" distL="114300" distR="114300" simplePos="0" relativeHeight="251684352" behindDoc="0" locked="0" layoutInCell="1" allowOverlap="1" wp14:anchorId="0AD991D7" wp14:editId="0EE2BBD9">
            <wp:simplePos x="0" y="0"/>
            <wp:positionH relativeFrom="margin">
              <wp:align>left</wp:align>
            </wp:positionH>
            <wp:positionV relativeFrom="paragraph">
              <wp:posOffset>1646867</wp:posOffset>
            </wp:positionV>
            <wp:extent cx="1466850" cy="487045"/>
            <wp:effectExtent l="0" t="0" r="0" b="825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466850" cy="487045"/>
                    </a:xfrm>
                    <a:prstGeom prst="rect">
                      <a:avLst/>
                    </a:prstGeom>
                  </pic:spPr>
                </pic:pic>
              </a:graphicData>
            </a:graphic>
            <wp14:sizeRelH relativeFrom="margin">
              <wp14:pctWidth>0</wp14:pctWidth>
            </wp14:sizeRelH>
            <wp14:sizeRelV relativeFrom="margin">
              <wp14:pctHeight>0</wp14:pctHeight>
            </wp14:sizeRelV>
          </wp:anchor>
        </w:drawing>
      </w:r>
      <w:r w:rsidR="007267F2" w:rsidRPr="00742417">
        <w:rPr>
          <w:noProof/>
          <w:sz w:val="18"/>
          <w:szCs w:val="18"/>
          <w:lang w:val="en-GB" w:eastAsia="en-GB"/>
        </w:rPr>
        <w:drawing>
          <wp:anchor distT="0" distB="0" distL="0" distR="0" simplePos="0" relativeHeight="251683328" behindDoc="0" locked="0" layoutInCell="1" allowOverlap="1" wp14:anchorId="78254A15" wp14:editId="607246F7">
            <wp:simplePos x="0" y="0"/>
            <wp:positionH relativeFrom="column">
              <wp:posOffset>13335</wp:posOffset>
            </wp:positionH>
            <wp:positionV relativeFrom="paragraph">
              <wp:posOffset>379730</wp:posOffset>
            </wp:positionV>
            <wp:extent cx="2934335" cy="1254125"/>
            <wp:effectExtent l="0" t="0" r="0" b="3175"/>
            <wp:wrapTopAndBottom/>
            <wp:docPr id="25"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5.png"/>
                    <pic:cNvPicPr/>
                  </pic:nvPicPr>
                  <pic:blipFill>
                    <a:blip r:embed="rId37" cstate="print"/>
                    <a:stretch>
                      <a:fillRect/>
                    </a:stretch>
                  </pic:blipFill>
                  <pic:spPr>
                    <a:xfrm>
                      <a:off x="0" y="0"/>
                      <a:ext cx="2934335" cy="1254125"/>
                    </a:xfrm>
                    <a:prstGeom prst="rect">
                      <a:avLst/>
                    </a:prstGeom>
                  </pic:spPr>
                </pic:pic>
              </a:graphicData>
            </a:graphic>
            <wp14:sizeRelH relativeFrom="margin">
              <wp14:pctWidth>0</wp14:pctWidth>
            </wp14:sizeRelH>
            <wp14:sizeRelV relativeFrom="margin">
              <wp14:pctHeight>0</wp14:pctHeight>
            </wp14:sizeRelV>
          </wp:anchor>
        </w:drawing>
      </w:r>
      <w:r w:rsidR="00857E66" w:rsidRPr="00742417">
        <w:rPr>
          <w:sz w:val="18"/>
          <w:szCs w:val="18"/>
        </w:rPr>
        <w:t>Tabel 5</w:t>
      </w:r>
      <w:r w:rsidR="006A23D9" w:rsidRPr="00742417">
        <w:rPr>
          <w:sz w:val="18"/>
          <w:szCs w:val="18"/>
        </w:rPr>
        <w:t xml:space="preserve">. </w:t>
      </w:r>
      <w:r w:rsidR="007267F2" w:rsidRPr="00742417">
        <w:rPr>
          <w:sz w:val="18"/>
          <w:szCs w:val="18"/>
        </w:rPr>
        <w:t xml:space="preserve">Perhitungan Statistik (Logaritma) Curah Hujan Maksimum Stasiun </w:t>
      </w:r>
    </w:p>
    <w:p w14:paraId="171C651F" w14:textId="6C6F4D5E" w:rsidR="00797995" w:rsidRPr="00782AFD" w:rsidRDefault="00797995" w:rsidP="00797995">
      <w:pPr>
        <w:pStyle w:val="BodyText"/>
        <w:spacing w:line="276" w:lineRule="auto"/>
        <w:ind w:firstLine="0"/>
        <w:rPr>
          <w:sz w:val="16"/>
          <w:szCs w:val="16"/>
        </w:rPr>
      </w:pPr>
      <w:r w:rsidRPr="00782AFD">
        <w:rPr>
          <w:sz w:val="16"/>
          <w:szCs w:val="16"/>
        </w:rPr>
        <w:t>Sumber : Perhitungan</w:t>
      </w:r>
    </w:p>
    <w:p w14:paraId="37601C78" w14:textId="1C469D3F" w:rsidR="007267F2" w:rsidRPr="00710D9E" w:rsidRDefault="0012449C" w:rsidP="00742671">
      <w:pPr>
        <w:pStyle w:val="BodyText"/>
        <w:spacing w:line="276" w:lineRule="auto"/>
        <w:ind w:firstLine="284"/>
      </w:pPr>
      <w:r w:rsidRPr="00710D9E">
        <w:t>Hasil</w:t>
      </w:r>
      <w:r w:rsidR="00797995" w:rsidRPr="00710D9E">
        <w:t xml:space="preserve"> perhitungan diatas diperoleh nilai</w:t>
      </w:r>
      <w:r w:rsidR="00BA613C" w:rsidRPr="00710D9E">
        <w:t xml:space="preserve"> (S)</w:t>
      </w:r>
      <w:r w:rsidR="00797995" w:rsidRPr="00710D9E">
        <w:t xml:space="preserve"> Standar Deviasi = 0.101, </w:t>
      </w:r>
      <w:r w:rsidR="00BA613C" w:rsidRPr="00710D9E">
        <w:t xml:space="preserve">(Cs) </w:t>
      </w:r>
      <w:r w:rsidR="00797995" w:rsidRPr="00710D9E">
        <w:t>Koefisien Kemencengan = 1.36, Koefisien Vareasi (Cv) = 0.051, Koefisien  Kurtosis (Ck) = 4.584</w:t>
      </w:r>
    </w:p>
    <w:p w14:paraId="7D3108FF" w14:textId="26D0D33F" w:rsidR="007267F2" w:rsidRDefault="00444982" w:rsidP="003E164D">
      <w:pPr>
        <w:pStyle w:val="BodyText"/>
        <w:spacing w:line="276" w:lineRule="auto"/>
        <w:ind w:right="135" w:firstLine="284"/>
      </w:pPr>
      <w:r>
        <w:t>Berdasarkan perhitungan pada tabel 4 dan tabel 5</w:t>
      </w:r>
      <w:r w:rsidR="0012449C" w:rsidRPr="00710D9E">
        <w:t>, maka</w:t>
      </w:r>
      <w:r>
        <w:t xml:space="preserve"> distribusi yang digun</w:t>
      </w:r>
      <w:r w:rsidR="0012453B">
        <w:t>akan dapat dilihat pada tabel 6</w:t>
      </w:r>
    </w:p>
    <w:p w14:paraId="3444CD29" w14:textId="77777777" w:rsidR="0012453B" w:rsidRPr="00710D9E" w:rsidRDefault="0012453B" w:rsidP="003E164D">
      <w:pPr>
        <w:pStyle w:val="BodyText"/>
        <w:spacing w:line="276" w:lineRule="auto"/>
        <w:ind w:right="135" w:firstLine="284"/>
      </w:pPr>
    </w:p>
    <w:p w14:paraId="5D3323EF" w14:textId="0FA1A1D3" w:rsidR="007267F2" w:rsidRPr="00742417" w:rsidRDefault="00350EA4" w:rsidP="003E164D">
      <w:pPr>
        <w:spacing w:line="276" w:lineRule="auto"/>
        <w:ind w:left="492" w:right="358"/>
        <w:rPr>
          <w:sz w:val="18"/>
          <w:szCs w:val="18"/>
        </w:rPr>
      </w:pPr>
      <w:r w:rsidRPr="00742417">
        <w:rPr>
          <w:noProof/>
          <w:sz w:val="18"/>
          <w:szCs w:val="18"/>
          <w:lang w:val="en-GB" w:eastAsia="en-GB"/>
        </w:rPr>
        <w:drawing>
          <wp:anchor distT="0" distB="0" distL="0" distR="0" simplePos="0" relativeHeight="251686400" behindDoc="0" locked="0" layoutInCell="1" allowOverlap="1" wp14:anchorId="698DDB65" wp14:editId="23F1F92E">
            <wp:simplePos x="0" y="0"/>
            <wp:positionH relativeFrom="column">
              <wp:align>right</wp:align>
            </wp:positionH>
            <wp:positionV relativeFrom="paragraph">
              <wp:posOffset>190246</wp:posOffset>
            </wp:positionV>
            <wp:extent cx="2902585" cy="655320"/>
            <wp:effectExtent l="0" t="0" r="0" b="0"/>
            <wp:wrapTopAndBottom/>
            <wp:docPr id="31"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8.png"/>
                    <pic:cNvPicPr/>
                  </pic:nvPicPr>
                  <pic:blipFill>
                    <a:blip r:embed="rId38" cstate="print"/>
                    <a:stretch>
                      <a:fillRect/>
                    </a:stretch>
                  </pic:blipFill>
                  <pic:spPr>
                    <a:xfrm>
                      <a:off x="0" y="0"/>
                      <a:ext cx="2902585" cy="655320"/>
                    </a:xfrm>
                    <a:prstGeom prst="rect">
                      <a:avLst/>
                    </a:prstGeom>
                  </pic:spPr>
                </pic:pic>
              </a:graphicData>
            </a:graphic>
            <wp14:sizeRelH relativeFrom="margin">
              <wp14:pctWidth>0</wp14:pctWidth>
            </wp14:sizeRelH>
            <wp14:sizeRelV relativeFrom="margin">
              <wp14:pctHeight>0</wp14:pctHeight>
            </wp14:sizeRelV>
          </wp:anchor>
        </w:drawing>
      </w:r>
      <w:r w:rsidR="00857E66" w:rsidRPr="00742417">
        <w:rPr>
          <w:sz w:val="18"/>
          <w:szCs w:val="18"/>
        </w:rPr>
        <w:t>Tabel 6</w:t>
      </w:r>
      <w:r w:rsidR="006A23D9" w:rsidRPr="00742417">
        <w:rPr>
          <w:sz w:val="18"/>
          <w:szCs w:val="18"/>
        </w:rPr>
        <w:t xml:space="preserve">. </w:t>
      </w:r>
      <w:r w:rsidR="007267F2" w:rsidRPr="00742417">
        <w:rPr>
          <w:sz w:val="18"/>
          <w:szCs w:val="18"/>
        </w:rPr>
        <w:t>Hasil Uji Distribusi Statistik</w:t>
      </w:r>
    </w:p>
    <w:p w14:paraId="702E943A" w14:textId="2DF63B8D" w:rsidR="00F366F1" w:rsidRDefault="007267F2" w:rsidP="0029708A">
      <w:pPr>
        <w:pStyle w:val="BodyText"/>
        <w:spacing w:line="276" w:lineRule="auto"/>
        <w:ind w:firstLine="0"/>
        <w:rPr>
          <w:sz w:val="16"/>
          <w:szCs w:val="16"/>
        </w:rPr>
      </w:pPr>
      <w:r w:rsidRPr="00782AFD">
        <w:rPr>
          <w:sz w:val="16"/>
          <w:szCs w:val="16"/>
        </w:rPr>
        <w:t>Sumber:Perhitungan</w:t>
      </w:r>
    </w:p>
    <w:p w14:paraId="0BF8CF46" w14:textId="77777777" w:rsidR="0012453B" w:rsidRPr="0029708A" w:rsidRDefault="0012453B" w:rsidP="0029708A">
      <w:pPr>
        <w:pStyle w:val="BodyText"/>
        <w:spacing w:line="276" w:lineRule="auto"/>
        <w:ind w:firstLine="0"/>
        <w:rPr>
          <w:sz w:val="16"/>
          <w:szCs w:val="16"/>
        </w:rPr>
      </w:pPr>
    </w:p>
    <w:p w14:paraId="7CDE8284" w14:textId="7867F025" w:rsidR="0000606D" w:rsidRDefault="0011289D" w:rsidP="003E164D">
      <w:pPr>
        <w:pStyle w:val="BodyText"/>
        <w:spacing w:line="276" w:lineRule="auto"/>
        <w:ind w:right="131" w:firstLine="284"/>
      </w:pPr>
      <w:r w:rsidRPr="00710D9E">
        <w:t>Setelah di</w:t>
      </w:r>
      <w:r w:rsidR="0029708A">
        <w:t>peroleh hasil seperti pada tabel 6 hasil uji distribusi statistik</w:t>
      </w:r>
      <w:r w:rsidRPr="00710D9E">
        <w:t xml:space="preserve">, sesuai dengan syarat yang tertera maka digunakan distribusi </w:t>
      </w:r>
      <w:r w:rsidR="00BC023C" w:rsidRPr="00BC023C">
        <w:t>Log Pearson</w:t>
      </w:r>
      <w:r w:rsidRPr="00710D9E">
        <w:rPr>
          <w:i/>
        </w:rPr>
        <w:t xml:space="preserve">. </w:t>
      </w:r>
      <w:r w:rsidRPr="00710D9E">
        <w:t>Untuk memastikan distribusi tersebut cocok</w:t>
      </w:r>
      <w:r w:rsidR="009130BA" w:rsidRPr="00710D9E">
        <w:t xml:space="preserve"> maka dilakukan perbandingan hasil perhitngan</w:t>
      </w:r>
      <w:r w:rsidRPr="00710D9E">
        <w:rPr>
          <w:i/>
        </w:rPr>
        <w:t xml:space="preserve"> </w:t>
      </w:r>
      <w:r w:rsidR="00C67B3D" w:rsidRPr="00710D9E">
        <w:t>dengan</w:t>
      </w:r>
      <w:r w:rsidR="009130BA" w:rsidRPr="00710D9E">
        <w:t xml:space="preserve"> menggunakan</w:t>
      </w:r>
      <w:r w:rsidR="00C67B3D" w:rsidRPr="00710D9E">
        <w:t xml:space="preserve"> metode</w:t>
      </w:r>
      <w:r w:rsidR="009130BA" w:rsidRPr="00710D9E">
        <w:t xml:space="preserve"> perhitungan</w:t>
      </w:r>
      <w:r w:rsidR="00C67B3D" w:rsidRPr="00710D9E">
        <w:t xml:space="preserve"> </w:t>
      </w:r>
      <w:r w:rsidR="00C67B3D" w:rsidRPr="00BC023C">
        <w:t>Chi-Square</w:t>
      </w:r>
      <w:r w:rsidR="00C67B3D" w:rsidRPr="00710D9E">
        <w:rPr>
          <w:i/>
        </w:rPr>
        <w:t xml:space="preserve"> </w:t>
      </w:r>
      <w:r w:rsidR="00C67B3D" w:rsidRPr="00710D9E">
        <w:t xml:space="preserve">dan metode </w:t>
      </w:r>
      <w:r w:rsidR="00C67B3D" w:rsidRPr="00BC023C">
        <w:t>Smirnov-Kolmogorov.</w:t>
      </w:r>
    </w:p>
    <w:p w14:paraId="2AF1064A" w14:textId="2E3E4320" w:rsidR="00A340A5" w:rsidRPr="00710D9E" w:rsidRDefault="00A340A5" w:rsidP="003E164D">
      <w:pPr>
        <w:pStyle w:val="BodyText"/>
        <w:spacing w:line="276" w:lineRule="auto"/>
        <w:ind w:right="131" w:firstLine="284"/>
        <w:rPr>
          <w:i/>
        </w:rPr>
      </w:pPr>
    </w:p>
    <w:p w14:paraId="7F42030D" w14:textId="3C537273" w:rsidR="00310F79" w:rsidRPr="00710D9E" w:rsidRDefault="00310F79" w:rsidP="00310F79">
      <w:pPr>
        <w:pStyle w:val="ListParagraph"/>
        <w:widowControl w:val="0"/>
        <w:numPr>
          <w:ilvl w:val="3"/>
          <w:numId w:val="30"/>
        </w:numPr>
        <w:autoSpaceDE w:val="0"/>
        <w:autoSpaceDN w:val="0"/>
        <w:spacing w:after="0" w:line="276" w:lineRule="auto"/>
        <w:contextualSpacing w:val="0"/>
        <w:rPr>
          <w:rFonts w:ascii="Times New Roman" w:hAnsi="Times New Roman"/>
          <w:vanish/>
          <w:sz w:val="20"/>
        </w:rPr>
      </w:pPr>
    </w:p>
    <w:p w14:paraId="227C08BA" w14:textId="6EF09ADC" w:rsidR="00C67B3D" w:rsidRPr="00DF05C2" w:rsidRDefault="00C67B3D" w:rsidP="00DF05C2">
      <w:pPr>
        <w:pStyle w:val="ListParagraph"/>
        <w:widowControl w:val="0"/>
        <w:autoSpaceDE w:val="0"/>
        <w:autoSpaceDN w:val="0"/>
        <w:spacing w:after="0" w:line="276" w:lineRule="auto"/>
        <w:ind w:left="0"/>
        <w:contextualSpacing w:val="0"/>
        <w:jc w:val="both"/>
        <w:rPr>
          <w:rFonts w:ascii="Times New Roman" w:hAnsi="Times New Roman"/>
          <w:b/>
          <w:sz w:val="20"/>
        </w:rPr>
      </w:pPr>
      <w:r w:rsidRPr="00DF05C2">
        <w:rPr>
          <w:rFonts w:ascii="Times New Roman" w:hAnsi="Times New Roman"/>
          <w:b/>
          <w:sz w:val="20"/>
        </w:rPr>
        <w:t xml:space="preserve">Uji </w:t>
      </w:r>
      <w:r w:rsidR="008A0031">
        <w:rPr>
          <w:rFonts w:ascii="Times New Roman" w:hAnsi="Times New Roman"/>
          <w:b/>
          <w:sz w:val="20"/>
        </w:rPr>
        <w:t>Data untuk Mencari Intensitas</w:t>
      </w:r>
    </w:p>
    <w:p w14:paraId="621FC9C6" w14:textId="41F9EA0A" w:rsidR="00DF05C2" w:rsidRDefault="008A0031" w:rsidP="00DF05C2">
      <w:pPr>
        <w:pStyle w:val="BodyText"/>
        <w:spacing w:line="276" w:lineRule="auto"/>
        <w:ind w:firstLine="284"/>
      </w:pPr>
      <w:r>
        <w:t>Pengujian data memiliki 2 metode yaitu Chi-Square pada tabel 7 yang berguna untuk menguji kecocokan data curah hujan selama 10 tahun</w:t>
      </w:r>
      <w:r w:rsidR="00FA52DE">
        <w:t xml:space="preserve"> pada tabel 3</w:t>
      </w:r>
      <w:r>
        <w:t>, dan Smirnov-kolmogorov pada tabel 8 yang berguna untuk menguji metode Log Pearson</w:t>
      </w:r>
      <w:r w:rsidR="00FA52DE">
        <w:t xml:space="preserve"> pada tabel 5</w:t>
      </w:r>
      <w:r>
        <w:t xml:space="preserve"> yang digunakan apakah </w:t>
      </w:r>
      <w:r w:rsidR="00FA52DE">
        <w:t>dapat digunakan atau tidak, kesimpulan tersebut tercantum pada tabel 9.</w:t>
      </w:r>
    </w:p>
    <w:p w14:paraId="20FB9294" w14:textId="2414A116" w:rsidR="00C67B3D" w:rsidRPr="00710D9E" w:rsidRDefault="00C67B3D" w:rsidP="00DF05C2">
      <w:pPr>
        <w:pStyle w:val="BodyText"/>
        <w:spacing w:line="276" w:lineRule="auto"/>
        <w:ind w:firstLine="0"/>
      </w:pPr>
      <w:r w:rsidRPr="00710D9E">
        <w:t>Uji Chi</w:t>
      </w:r>
      <w:r w:rsidR="003E1E3C" w:rsidRPr="00710D9E">
        <w:rPr>
          <w:spacing w:val="-5"/>
        </w:rPr>
        <w:t>-Square</w:t>
      </w:r>
    </w:p>
    <w:p w14:paraId="6E32FBDF" w14:textId="16612BBD" w:rsidR="00C67B3D" w:rsidRPr="00710D9E" w:rsidRDefault="00C67B3D" w:rsidP="003E164D">
      <w:pPr>
        <w:pStyle w:val="BodyText"/>
        <w:spacing w:line="276" w:lineRule="auto"/>
        <w:ind w:firstLine="11"/>
      </w:pPr>
      <w:r w:rsidRPr="00710D9E">
        <w:t>Jumlah</w:t>
      </w:r>
      <w:r w:rsidRPr="00710D9E">
        <w:rPr>
          <w:spacing w:val="-5"/>
        </w:rPr>
        <w:t xml:space="preserve"> </w:t>
      </w:r>
      <w:r w:rsidRPr="00710D9E">
        <w:t>Data(n)</w:t>
      </w:r>
      <w:r w:rsidRPr="00710D9E">
        <w:tab/>
        <w:t>=</w:t>
      </w:r>
      <w:r w:rsidRPr="00710D9E">
        <w:rPr>
          <w:spacing w:val="1"/>
        </w:rPr>
        <w:t xml:space="preserve"> </w:t>
      </w:r>
      <w:r w:rsidRPr="00710D9E">
        <w:t>10</w:t>
      </w:r>
    </w:p>
    <w:p w14:paraId="34F59E7C" w14:textId="6F41C596" w:rsidR="00C67B3D" w:rsidRPr="00710D9E" w:rsidRDefault="00C67B3D" w:rsidP="003E164D">
      <w:pPr>
        <w:pStyle w:val="BodyText"/>
        <w:spacing w:line="276" w:lineRule="auto"/>
        <w:ind w:firstLine="11"/>
      </w:pPr>
      <w:r w:rsidRPr="00710D9E">
        <w:t>Jumlah Kelas(k)</w:t>
      </w:r>
      <w:r w:rsidRPr="00710D9E">
        <w:tab/>
        <w:t>= 1 + 3,22 log</w:t>
      </w:r>
      <w:r w:rsidRPr="00710D9E">
        <w:rPr>
          <w:spacing w:val="4"/>
        </w:rPr>
        <w:t xml:space="preserve"> </w:t>
      </w:r>
      <w:r w:rsidRPr="00710D9E">
        <w:t>(</w:t>
      </w:r>
      <w:r w:rsidRPr="00710D9E">
        <w:rPr>
          <w:i/>
        </w:rPr>
        <w:t>n</w:t>
      </w:r>
      <w:r w:rsidRPr="00710D9E">
        <w:t>)</w:t>
      </w:r>
    </w:p>
    <w:p w14:paraId="4DCDDA48" w14:textId="789E6C35" w:rsidR="007B32E6" w:rsidRPr="00710D9E" w:rsidRDefault="00C67B3D" w:rsidP="003E164D">
      <w:pPr>
        <w:pStyle w:val="BodyText"/>
        <w:spacing w:line="276" w:lineRule="auto"/>
        <w:ind w:firstLine="11"/>
      </w:pPr>
      <w:r w:rsidRPr="00710D9E">
        <w:tab/>
      </w:r>
      <w:r w:rsidRPr="00710D9E">
        <w:tab/>
        <w:t>= 4.22 diambil 4 kelas</w:t>
      </w:r>
    </w:p>
    <w:p w14:paraId="6D3BD0D3" w14:textId="24A60F09" w:rsidR="0000606D" w:rsidRPr="00742417" w:rsidRDefault="00857E66" w:rsidP="00310F79">
      <w:pPr>
        <w:pStyle w:val="BodyText"/>
        <w:spacing w:line="276" w:lineRule="auto"/>
        <w:ind w:firstLine="11"/>
        <w:jc w:val="center"/>
        <w:rPr>
          <w:sz w:val="18"/>
          <w:szCs w:val="18"/>
        </w:rPr>
      </w:pPr>
      <w:r w:rsidRPr="00742417">
        <w:rPr>
          <w:sz w:val="18"/>
          <w:szCs w:val="18"/>
        </w:rPr>
        <w:t>Tabel 7</w:t>
      </w:r>
      <w:r w:rsidR="006A23D9" w:rsidRPr="00742417">
        <w:rPr>
          <w:sz w:val="18"/>
          <w:szCs w:val="18"/>
        </w:rPr>
        <w:t>.</w:t>
      </w:r>
      <w:r w:rsidR="005D7FFA" w:rsidRPr="00742417">
        <w:rPr>
          <w:sz w:val="18"/>
          <w:szCs w:val="18"/>
        </w:rPr>
        <w:t xml:space="preserve"> </w:t>
      </w:r>
      <w:r w:rsidR="00310F79" w:rsidRPr="00742417">
        <w:rPr>
          <w:sz w:val="18"/>
          <w:szCs w:val="18"/>
        </w:rPr>
        <w:t>Uji Chi - Square</w:t>
      </w:r>
    </w:p>
    <w:p w14:paraId="61F36784" w14:textId="77777777" w:rsidR="00C71A60" w:rsidRDefault="00C71A60" w:rsidP="003E164D">
      <w:pPr>
        <w:pStyle w:val="BodyText"/>
        <w:spacing w:line="276" w:lineRule="auto"/>
        <w:ind w:right="138" w:firstLine="12"/>
        <w:rPr>
          <w:sz w:val="16"/>
          <w:szCs w:val="16"/>
        </w:rPr>
      </w:pPr>
    </w:p>
    <w:p w14:paraId="74F258DD" w14:textId="47C6B23E" w:rsidR="00A340A5" w:rsidRDefault="00310F79" w:rsidP="00C71A60">
      <w:pPr>
        <w:pStyle w:val="BodyText"/>
        <w:spacing w:line="276" w:lineRule="auto"/>
        <w:ind w:right="138" w:firstLine="12"/>
        <w:rPr>
          <w:sz w:val="16"/>
          <w:szCs w:val="16"/>
        </w:rPr>
      </w:pPr>
      <w:r w:rsidRPr="007F0AF5">
        <w:rPr>
          <w:sz w:val="16"/>
          <w:szCs w:val="16"/>
        </w:rPr>
        <w:t>Sumber:Perhitungan</w:t>
      </w:r>
    </w:p>
    <w:p w14:paraId="2CB0D196" w14:textId="77777777" w:rsidR="00C71A60" w:rsidRPr="00C71A60" w:rsidRDefault="00C71A60" w:rsidP="00C71A60">
      <w:pPr>
        <w:pStyle w:val="BodyText"/>
        <w:spacing w:line="276" w:lineRule="auto"/>
        <w:ind w:right="138" w:firstLine="12"/>
        <w:rPr>
          <w:sz w:val="16"/>
          <w:szCs w:val="16"/>
        </w:rPr>
      </w:pPr>
    </w:p>
    <w:p w14:paraId="2925E376" w14:textId="7825B49A" w:rsidR="0000606D" w:rsidRDefault="009130BA" w:rsidP="00DF05C2">
      <w:pPr>
        <w:pStyle w:val="BodyText"/>
        <w:spacing w:line="276" w:lineRule="auto"/>
        <w:ind w:right="138" w:firstLine="284"/>
      </w:pPr>
      <w:r w:rsidRPr="00710D9E">
        <w:t>Berdasarkan perhitungan pada tabel</w:t>
      </w:r>
      <w:r w:rsidR="00FA52DE">
        <w:t xml:space="preserve"> 7,</w:t>
      </w:r>
      <w:r w:rsidRPr="00710D9E">
        <w:t xml:space="preserve"> uji Chi-Square</w:t>
      </w:r>
      <w:r w:rsidR="00350EA4" w:rsidRPr="00710D9E">
        <w:t xml:space="preserve"> didapat nilai</w:t>
      </w:r>
      <w:r w:rsidR="007B32E6" w:rsidRPr="00710D9E">
        <w:t xml:space="preserve"> Xh</w:t>
      </w:r>
      <w:r w:rsidR="007B32E6" w:rsidRPr="00710D9E">
        <w:rPr>
          <w:vertAlign w:val="superscript"/>
        </w:rPr>
        <w:t>2</w:t>
      </w:r>
      <w:r w:rsidR="007B32E6" w:rsidRPr="00710D9E">
        <w:t xml:space="preserve"> = 4,4 dengan </w:t>
      </w:r>
      <w:r w:rsidRPr="00710D9E">
        <w:t xml:space="preserve">(dk) </w:t>
      </w:r>
      <w:r w:rsidR="00350EA4" w:rsidRPr="00710D9E">
        <w:t xml:space="preserve">nilai </w:t>
      </w:r>
      <w:r w:rsidR="007B32E6" w:rsidRPr="00710D9E">
        <w:t xml:space="preserve">derajat kebebasan = 2. </w:t>
      </w:r>
      <w:r w:rsidRPr="00710D9E">
        <w:t>Menurut</w:t>
      </w:r>
      <w:r w:rsidR="007B32E6" w:rsidRPr="00710D9E">
        <w:t xml:space="preserve"> tabel nilai kritis untuk distribusi Chi – Square, maka nilai kritis diperoleh (α)= 5% diperoleh nilai X</w:t>
      </w:r>
      <w:r w:rsidR="007B32E6" w:rsidRPr="00710D9E">
        <w:rPr>
          <w:vertAlign w:val="superscript"/>
        </w:rPr>
        <w:t>2</w:t>
      </w:r>
      <w:r w:rsidR="007B32E6" w:rsidRPr="00710D9E">
        <w:t xml:space="preserve"> = 5.991.</w:t>
      </w:r>
    </w:p>
    <w:p w14:paraId="1F52B9F1" w14:textId="072958AA" w:rsidR="00DF05C2" w:rsidRPr="00710D9E" w:rsidRDefault="00DF05C2" w:rsidP="00DF05C2">
      <w:pPr>
        <w:pStyle w:val="BodyText"/>
        <w:spacing w:line="276" w:lineRule="auto"/>
        <w:ind w:right="138" w:firstLine="284"/>
      </w:pPr>
    </w:p>
    <w:p w14:paraId="2D93FA50" w14:textId="1BE77B16" w:rsidR="00BC0A97" w:rsidRPr="00710D9E" w:rsidRDefault="00BC0A97" w:rsidP="003E164D">
      <w:pPr>
        <w:pStyle w:val="ListParagraph"/>
        <w:widowControl w:val="0"/>
        <w:numPr>
          <w:ilvl w:val="0"/>
          <w:numId w:val="35"/>
        </w:numPr>
        <w:autoSpaceDE w:val="0"/>
        <w:autoSpaceDN w:val="0"/>
        <w:spacing w:after="0" w:line="276" w:lineRule="auto"/>
        <w:ind w:left="284"/>
        <w:contextualSpacing w:val="0"/>
        <w:rPr>
          <w:rFonts w:ascii="Times New Roman" w:hAnsi="Times New Roman"/>
          <w:vanish/>
          <w:sz w:val="20"/>
        </w:rPr>
      </w:pPr>
    </w:p>
    <w:p w14:paraId="300E2ADC" w14:textId="0F7761A8" w:rsidR="003E1E3C" w:rsidRPr="00710D9E" w:rsidRDefault="003E1E3C" w:rsidP="00DF05C2">
      <w:pPr>
        <w:pStyle w:val="ListParagraph"/>
        <w:widowControl w:val="0"/>
        <w:autoSpaceDE w:val="0"/>
        <w:autoSpaceDN w:val="0"/>
        <w:spacing w:after="0" w:line="276" w:lineRule="auto"/>
        <w:ind w:left="0"/>
        <w:contextualSpacing w:val="0"/>
        <w:rPr>
          <w:rFonts w:ascii="Times New Roman" w:hAnsi="Times New Roman"/>
          <w:i/>
          <w:sz w:val="20"/>
        </w:rPr>
      </w:pPr>
      <w:r w:rsidRPr="00710D9E">
        <w:rPr>
          <w:rFonts w:ascii="Times New Roman" w:hAnsi="Times New Roman"/>
          <w:sz w:val="20"/>
        </w:rPr>
        <w:t xml:space="preserve">Uji </w:t>
      </w:r>
      <w:r w:rsidRPr="00710D9E">
        <w:rPr>
          <w:rFonts w:ascii="Times New Roman" w:hAnsi="Times New Roman"/>
          <w:i/>
          <w:sz w:val="20"/>
        </w:rPr>
        <w:t>Smirnov –</w:t>
      </w:r>
      <w:r w:rsidRPr="00710D9E">
        <w:rPr>
          <w:rFonts w:ascii="Times New Roman" w:hAnsi="Times New Roman"/>
          <w:i/>
          <w:spacing w:val="-4"/>
          <w:sz w:val="20"/>
        </w:rPr>
        <w:t xml:space="preserve"> </w:t>
      </w:r>
      <w:r w:rsidRPr="00710D9E">
        <w:rPr>
          <w:rFonts w:ascii="Times New Roman" w:hAnsi="Times New Roman"/>
          <w:i/>
          <w:sz w:val="20"/>
        </w:rPr>
        <w:t>Kolmogorov</w:t>
      </w:r>
    </w:p>
    <w:p w14:paraId="2A8F138A" w14:textId="1A69C566" w:rsidR="007267F2" w:rsidRPr="009347E9" w:rsidRDefault="00413021" w:rsidP="0000606D">
      <w:pPr>
        <w:pStyle w:val="BodyText"/>
        <w:spacing w:line="276" w:lineRule="auto"/>
        <w:ind w:left="709" w:firstLine="0"/>
        <w:jc w:val="center"/>
        <w:rPr>
          <w:sz w:val="18"/>
          <w:szCs w:val="18"/>
        </w:rPr>
      </w:pPr>
      <w:r w:rsidRPr="009347E9">
        <w:rPr>
          <w:noProof/>
          <w:sz w:val="18"/>
          <w:szCs w:val="18"/>
          <w:lang w:val="en-GB" w:eastAsia="en-GB"/>
        </w:rPr>
        <w:drawing>
          <wp:anchor distT="0" distB="0" distL="0" distR="0" simplePos="0" relativeHeight="251689472" behindDoc="0" locked="0" layoutInCell="1" allowOverlap="1" wp14:anchorId="196F46AD" wp14:editId="5904D642">
            <wp:simplePos x="0" y="0"/>
            <wp:positionH relativeFrom="margin">
              <wp:align>right</wp:align>
            </wp:positionH>
            <wp:positionV relativeFrom="paragraph">
              <wp:posOffset>157983</wp:posOffset>
            </wp:positionV>
            <wp:extent cx="2971800" cy="1392555"/>
            <wp:effectExtent l="0" t="0" r="0" b="0"/>
            <wp:wrapTopAndBottom/>
            <wp:docPr id="35"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0.png"/>
                    <pic:cNvPicPr/>
                  </pic:nvPicPr>
                  <pic:blipFill>
                    <a:blip r:embed="rId39" cstate="print"/>
                    <a:stretch>
                      <a:fillRect/>
                    </a:stretch>
                  </pic:blipFill>
                  <pic:spPr>
                    <a:xfrm>
                      <a:off x="0" y="0"/>
                      <a:ext cx="2971800" cy="1392555"/>
                    </a:xfrm>
                    <a:prstGeom prst="rect">
                      <a:avLst/>
                    </a:prstGeom>
                  </pic:spPr>
                </pic:pic>
              </a:graphicData>
            </a:graphic>
            <wp14:sizeRelH relativeFrom="margin">
              <wp14:pctWidth>0</wp14:pctWidth>
            </wp14:sizeRelH>
            <wp14:sizeRelV relativeFrom="margin">
              <wp14:pctHeight>0</wp14:pctHeight>
            </wp14:sizeRelV>
          </wp:anchor>
        </w:drawing>
      </w:r>
      <w:r w:rsidR="00857E66" w:rsidRPr="009347E9">
        <w:rPr>
          <w:sz w:val="18"/>
          <w:szCs w:val="18"/>
        </w:rPr>
        <w:t>Tabel 8</w:t>
      </w:r>
      <w:r w:rsidR="006A23D9" w:rsidRPr="009347E9">
        <w:rPr>
          <w:sz w:val="18"/>
          <w:szCs w:val="18"/>
        </w:rPr>
        <w:t xml:space="preserve">. </w:t>
      </w:r>
      <w:r w:rsidR="003E1E3C" w:rsidRPr="009347E9">
        <w:rPr>
          <w:sz w:val="18"/>
          <w:szCs w:val="18"/>
        </w:rPr>
        <w:t>Tabel Uji Smirnov – Kolmogorov</w:t>
      </w:r>
    </w:p>
    <w:p w14:paraId="4DED51E6" w14:textId="62FD04E5" w:rsidR="0000606D" w:rsidRDefault="003E1E3C" w:rsidP="003E164D">
      <w:pPr>
        <w:pStyle w:val="BodyText"/>
        <w:spacing w:line="276" w:lineRule="auto"/>
        <w:ind w:firstLine="0"/>
        <w:rPr>
          <w:sz w:val="16"/>
          <w:szCs w:val="16"/>
        </w:rPr>
      </w:pPr>
      <w:r w:rsidRPr="00782AFD">
        <w:rPr>
          <w:sz w:val="16"/>
          <w:szCs w:val="16"/>
        </w:rPr>
        <w:t>Sumber : Perhitungan</w:t>
      </w:r>
    </w:p>
    <w:p w14:paraId="0D96903E" w14:textId="1163369B" w:rsidR="00FA52DE" w:rsidRPr="00782AFD" w:rsidRDefault="00FA52DE" w:rsidP="003E164D">
      <w:pPr>
        <w:pStyle w:val="BodyText"/>
        <w:spacing w:line="276" w:lineRule="auto"/>
        <w:ind w:firstLine="0"/>
        <w:rPr>
          <w:sz w:val="16"/>
          <w:szCs w:val="16"/>
        </w:rPr>
      </w:pPr>
    </w:p>
    <w:p w14:paraId="6CD7FCD8" w14:textId="5386407E" w:rsidR="0029708A" w:rsidRDefault="00495BE0" w:rsidP="003E164D">
      <w:pPr>
        <w:pStyle w:val="BodyText"/>
        <w:spacing w:line="276" w:lineRule="auto"/>
        <w:ind w:right="128" w:firstLine="284"/>
      </w:pPr>
      <w:r w:rsidRPr="00710D9E">
        <w:t>Berdasarkan</w:t>
      </w:r>
      <w:r w:rsidR="003E1E3C" w:rsidRPr="00710D9E">
        <w:t xml:space="preserve"> perhi</w:t>
      </w:r>
      <w:r w:rsidR="00350EA4" w:rsidRPr="00710D9E">
        <w:t>tungan nilai D pada tabel</w:t>
      </w:r>
      <w:r w:rsidR="00FA52DE">
        <w:t xml:space="preserve"> 8</w:t>
      </w:r>
      <w:r w:rsidR="00350EA4" w:rsidRPr="00710D9E">
        <w:t xml:space="preserve"> Uji Smirnov-Kolmogorov</w:t>
      </w:r>
      <w:r w:rsidR="00DA5CDF" w:rsidRPr="00710D9E">
        <w:t xml:space="preserve"> didapat nilai</w:t>
      </w:r>
      <w:r w:rsidR="003E1E3C" w:rsidRPr="00710D9E">
        <w:t xml:space="preserve"> D</w:t>
      </w:r>
      <w:r w:rsidR="003E1E3C" w:rsidRPr="00710D9E">
        <w:rPr>
          <w:vertAlign w:val="subscript"/>
        </w:rPr>
        <w:t>max</w:t>
      </w:r>
      <w:r w:rsidR="003E1E3C" w:rsidRPr="00710D9E">
        <w:t xml:space="preserve"> = 0.07 </w:t>
      </w:r>
      <w:r w:rsidR="00DA5CDF" w:rsidRPr="00710D9E">
        <w:t xml:space="preserve">pada data </w:t>
      </w:r>
      <w:r w:rsidR="003E1E3C" w:rsidRPr="00710D9E">
        <w:t xml:space="preserve">dengan </w:t>
      </w:r>
      <w:r w:rsidR="00DA5CDF" w:rsidRPr="00710D9E">
        <w:t>urutan</w:t>
      </w:r>
      <w:r w:rsidR="003E1E3C" w:rsidRPr="00710D9E">
        <w:t xml:space="preserve"> ke – 1. </w:t>
      </w:r>
      <w:r w:rsidR="00DA5CDF" w:rsidRPr="00710D9E">
        <w:t>Untuk menentukan</w:t>
      </w:r>
      <w:r w:rsidR="003E1E3C" w:rsidRPr="00710D9E">
        <w:t xml:space="preserve"> nilai kritis D</w:t>
      </w:r>
      <w:r w:rsidR="003E1E3C" w:rsidRPr="00710D9E">
        <w:rPr>
          <w:vertAlign w:val="subscript"/>
        </w:rPr>
        <w:t>0</w:t>
      </w:r>
      <w:r w:rsidR="003E1E3C" w:rsidRPr="00710D9E">
        <w:t xml:space="preserve"> </w:t>
      </w:r>
      <w:r w:rsidR="00DA5CDF" w:rsidRPr="00710D9E">
        <w:t>pada</w:t>
      </w:r>
      <w:r w:rsidR="003E1E3C" w:rsidRPr="00710D9E">
        <w:t xml:space="preserve"> Uji </w:t>
      </w:r>
      <w:r w:rsidR="003E1E3C" w:rsidRPr="00710D9E">
        <w:rPr>
          <w:i/>
        </w:rPr>
        <w:t>Smirnov – Kolmogorov</w:t>
      </w:r>
      <w:r w:rsidR="00DA5CDF" w:rsidRPr="00710D9E">
        <w:rPr>
          <w:i/>
        </w:rPr>
        <w:t xml:space="preserve"> </w:t>
      </w:r>
      <w:r w:rsidR="00DA5CDF" w:rsidRPr="00710D9E">
        <w:t>dapat dilihat pada tabel nilai kritis D</w:t>
      </w:r>
      <w:r w:rsidR="00DA5CDF" w:rsidRPr="00710D9E">
        <w:rPr>
          <w:vertAlign w:val="subscript"/>
        </w:rPr>
        <w:t>0</w:t>
      </w:r>
      <w:r w:rsidR="00DA5CDF" w:rsidRPr="00710D9E">
        <w:t>, dengan</w:t>
      </w:r>
      <w:r w:rsidR="003E1E3C" w:rsidRPr="00710D9E">
        <w:t xml:space="preserve"> derajat kepercayaan 5% dan N=10 maka </w:t>
      </w:r>
      <w:r w:rsidR="00DA5CDF" w:rsidRPr="00710D9E">
        <w:t>didapat nilai</w:t>
      </w:r>
      <w:r w:rsidR="003E1E3C" w:rsidRPr="00710D9E">
        <w:t xml:space="preserve"> D</w:t>
      </w:r>
      <w:r w:rsidR="003E1E3C" w:rsidRPr="00710D9E">
        <w:rPr>
          <w:vertAlign w:val="subscript"/>
        </w:rPr>
        <w:t>0</w:t>
      </w:r>
      <w:r w:rsidR="003E1E3C" w:rsidRPr="00710D9E">
        <w:t xml:space="preserve"> =</w:t>
      </w:r>
      <w:r w:rsidR="003E1E3C" w:rsidRPr="00710D9E">
        <w:rPr>
          <w:spacing w:val="1"/>
        </w:rPr>
        <w:t xml:space="preserve"> </w:t>
      </w:r>
      <w:r w:rsidR="003E1E3C" w:rsidRPr="00710D9E">
        <w:t>0.41.</w:t>
      </w:r>
    </w:p>
    <w:p w14:paraId="063A2B7D" w14:textId="77777777" w:rsidR="0029708A" w:rsidRPr="00710D9E" w:rsidRDefault="0029708A" w:rsidP="003E164D">
      <w:pPr>
        <w:pStyle w:val="BodyText"/>
        <w:spacing w:line="276" w:lineRule="auto"/>
        <w:ind w:right="128" w:firstLine="284"/>
      </w:pPr>
    </w:p>
    <w:p w14:paraId="7E145FC9" w14:textId="3378D6E7" w:rsidR="00BC0A97" w:rsidRPr="00710D9E" w:rsidRDefault="0029708A" w:rsidP="006A23D9">
      <w:pPr>
        <w:pStyle w:val="ListParagraph"/>
        <w:widowControl w:val="0"/>
        <w:numPr>
          <w:ilvl w:val="4"/>
          <w:numId w:val="30"/>
        </w:numPr>
        <w:autoSpaceDE w:val="0"/>
        <w:autoSpaceDN w:val="0"/>
        <w:spacing w:after="0" w:line="276" w:lineRule="auto"/>
        <w:ind w:left="284"/>
        <w:contextualSpacing w:val="0"/>
        <w:jc w:val="center"/>
        <w:rPr>
          <w:rFonts w:ascii="Times New Roman" w:hAnsi="Times New Roman"/>
          <w:vanish/>
          <w:sz w:val="20"/>
        </w:rPr>
      </w:pPr>
      <w:r w:rsidRPr="00710D9E">
        <w:rPr>
          <w:rFonts w:ascii="Times New Roman" w:hAnsi="Times New Roman"/>
          <w:noProof/>
          <w:lang w:eastAsia="en-GB"/>
        </w:rPr>
        <w:drawing>
          <wp:anchor distT="0" distB="0" distL="114300" distR="114300" simplePos="0" relativeHeight="251690496" behindDoc="0" locked="0" layoutInCell="1" allowOverlap="1" wp14:anchorId="10FDE903" wp14:editId="680746D0">
            <wp:simplePos x="0" y="0"/>
            <wp:positionH relativeFrom="margin">
              <wp:align>right</wp:align>
            </wp:positionH>
            <wp:positionV relativeFrom="paragraph">
              <wp:posOffset>191770</wp:posOffset>
            </wp:positionV>
            <wp:extent cx="2924175" cy="657225"/>
            <wp:effectExtent l="0" t="0" r="9525"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24175" cy="657225"/>
                    </a:xfrm>
                    <a:prstGeom prst="rect">
                      <a:avLst/>
                    </a:prstGeom>
                  </pic:spPr>
                </pic:pic>
              </a:graphicData>
            </a:graphic>
            <wp14:sizeRelH relativeFrom="margin">
              <wp14:pctWidth>0</wp14:pctWidth>
            </wp14:sizeRelH>
            <wp14:sizeRelV relativeFrom="margin">
              <wp14:pctHeight>0</wp14:pctHeight>
            </wp14:sizeRelV>
          </wp:anchor>
        </w:drawing>
      </w:r>
    </w:p>
    <w:p w14:paraId="6EABABCF" w14:textId="67FB613E" w:rsidR="00BC0A97" w:rsidRPr="00710D9E" w:rsidRDefault="00857E66" w:rsidP="006A23D9">
      <w:pPr>
        <w:pStyle w:val="ListParagraph"/>
        <w:widowControl w:val="0"/>
        <w:autoSpaceDE w:val="0"/>
        <w:autoSpaceDN w:val="0"/>
        <w:spacing w:after="0" w:line="276" w:lineRule="auto"/>
        <w:ind w:left="556"/>
        <w:contextualSpacing w:val="0"/>
        <w:rPr>
          <w:rFonts w:ascii="Times New Roman" w:hAnsi="Times New Roman"/>
          <w:sz w:val="20"/>
        </w:rPr>
      </w:pPr>
      <w:r>
        <w:rPr>
          <w:rFonts w:ascii="Times New Roman" w:hAnsi="Times New Roman"/>
          <w:sz w:val="20"/>
        </w:rPr>
        <w:t>Tabel 9</w:t>
      </w:r>
      <w:r w:rsidR="006A23D9">
        <w:rPr>
          <w:rFonts w:ascii="Times New Roman" w:hAnsi="Times New Roman"/>
          <w:sz w:val="20"/>
        </w:rPr>
        <w:t xml:space="preserve">. </w:t>
      </w:r>
      <w:r w:rsidR="00BC0A97" w:rsidRPr="00710D9E">
        <w:rPr>
          <w:rFonts w:ascii="Times New Roman" w:hAnsi="Times New Roman"/>
          <w:sz w:val="20"/>
        </w:rPr>
        <w:t>Kesimpulan Analisa</w:t>
      </w:r>
      <w:r w:rsidR="00BC0A97" w:rsidRPr="00710D9E">
        <w:rPr>
          <w:rFonts w:ascii="Times New Roman" w:hAnsi="Times New Roman"/>
          <w:spacing w:val="-3"/>
          <w:sz w:val="20"/>
        </w:rPr>
        <w:t xml:space="preserve"> </w:t>
      </w:r>
      <w:r w:rsidR="00BC0A97" w:rsidRPr="00710D9E">
        <w:rPr>
          <w:rFonts w:ascii="Times New Roman" w:hAnsi="Times New Roman"/>
          <w:sz w:val="20"/>
        </w:rPr>
        <w:t>Frekuensi</w:t>
      </w:r>
    </w:p>
    <w:p w14:paraId="1C509D3C" w14:textId="2701D7D9" w:rsidR="00A340A5" w:rsidRPr="00C71A60" w:rsidRDefault="00BC0A97" w:rsidP="00C71A60">
      <w:pPr>
        <w:pStyle w:val="BodyText"/>
        <w:spacing w:line="276" w:lineRule="auto"/>
        <w:ind w:firstLine="0"/>
        <w:rPr>
          <w:sz w:val="16"/>
          <w:szCs w:val="16"/>
        </w:rPr>
      </w:pPr>
      <w:r w:rsidRPr="00782AFD">
        <w:rPr>
          <w:sz w:val="16"/>
          <w:szCs w:val="16"/>
        </w:rPr>
        <w:t>Sumber : Perhitungan</w:t>
      </w:r>
    </w:p>
    <w:p w14:paraId="0BB0526F" w14:textId="7452D88B" w:rsidR="008E1B10" w:rsidRPr="00710D9E" w:rsidRDefault="00DA5CDF" w:rsidP="00F366F1">
      <w:pPr>
        <w:pStyle w:val="BodyText"/>
        <w:spacing w:line="276" w:lineRule="auto"/>
        <w:ind w:firstLine="284"/>
      </w:pPr>
      <w:r w:rsidRPr="00710D9E">
        <w:t xml:space="preserve">Berdasarkan tabel </w:t>
      </w:r>
      <w:r w:rsidR="00FA52DE">
        <w:t xml:space="preserve">9 </w:t>
      </w:r>
      <w:r w:rsidRPr="00710D9E">
        <w:t>kesimpulan analisa frekuensi dapat diketahui bahwa kedua metode untuk mengetahui kecocokan sebaran tersebut memenuhi persyaratan.</w:t>
      </w:r>
    </w:p>
    <w:p w14:paraId="7D03063E" w14:textId="3169A072" w:rsidR="00A340A5" w:rsidRDefault="00A340A5" w:rsidP="00DF05C2">
      <w:pPr>
        <w:pStyle w:val="ListParagraph"/>
        <w:widowControl w:val="0"/>
        <w:autoSpaceDE w:val="0"/>
        <w:autoSpaceDN w:val="0"/>
        <w:spacing w:after="0" w:line="276" w:lineRule="auto"/>
        <w:ind w:left="0"/>
        <w:jc w:val="both"/>
        <w:rPr>
          <w:rFonts w:ascii="Times New Roman" w:hAnsi="Times New Roman"/>
          <w:b/>
          <w:sz w:val="20"/>
          <w:szCs w:val="20"/>
        </w:rPr>
      </w:pPr>
    </w:p>
    <w:p w14:paraId="06571790" w14:textId="284B3D38" w:rsidR="0000606D" w:rsidRPr="00DF05C2" w:rsidRDefault="00310F79" w:rsidP="00DF05C2">
      <w:pPr>
        <w:pStyle w:val="ListParagraph"/>
        <w:widowControl w:val="0"/>
        <w:autoSpaceDE w:val="0"/>
        <w:autoSpaceDN w:val="0"/>
        <w:spacing w:after="0" w:line="276" w:lineRule="auto"/>
        <w:ind w:left="0"/>
        <w:jc w:val="both"/>
        <w:rPr>
          <w:rFonts w:ascii="Times New Roman" w:hAnsi="Times New Roman"/>
          <w:b/>
          <w:sz w:val="20"/>
          <w:szCs w:val="20"/>
        </w:rPr>
      </w:pPr>
      <w:r w:rsidRPr="00DF05C2">
        <w:rPr>
          <w:rFonts w:ascii="Times New Roman" w:hAnsi="Times New Roman"/>
          <w:b/>
          <w:sz w:val="20"/>
          <w:szCs w:val="20"/>
        </w:rPr>
        <w:t>Perhitungan Distribusi Periode Ulang Hujan Rencana T Tahun</w:t>
      </w:r>
    </w:p>
    <w:p w14:paraId="562F9B5F" w14:textId="26D7816E" w:rsidR="008E1B10" w:rsidRPr="00710D9E" w:rsidRDefault="00C66575" w:rsidP="00C00E44">
      <w:pPr>
        <w:pStyle w:val="BodyText"/>
        <w:spacing w:line="276" w:lineRule="auto"/>
        <w:ind w:right="135" w:firstLine="284"/>
      </w:pPr>
      <w:r w:rsidRPr="00710D9E">
        <w:t>Perhitungan distribusi periode ulang</w:t>
      </w:r>
      <w:r w:rsidR="006D0506">
        <w:t xml:space="preserve"> pada tabel 10</w:t>
      </w:r>
      <w:r w:rsidRPr="00710D9E">
        <w:t xml:space="preserve"> dilakukan guna menentukan besarnya curah hujan untuk 2 ta</w:t>
      </w:r>
      <w:r w:rsidR="006D0506">
        <w:t>hun, 5 tahun, dan 10 tahun kedep</w:t>
      </w:r>
      <w:r w:rsidRPr="00710D9E">
        <w:t xml:space="preserve">an berdasarkan data dari perhitungan </w:t>
      </w:r>
      <w:r w:rsidR="006D0506">
        <w:t xml:space="preserve">curah hujan menggunakan </w:t>
      </w:r>
      <w:r w:rsidRPr="00710D9E">
        <w:t xml:space="preserve">distribusi </w:t>
      </w:r>
      <w:r w:rsidR="006D0506">
        <w:t xml:space="preserve">Log Pearson pada tabel </w:t>
      </w:r>
      <w:r w:rsidRPr="00710D9E">
        <w:t xml:space="preserve"> </w:t>
      </w:r>
      <w:r w:rsidR="006D0506">
        <w:t xml:space="preserve">5 </w:t>
      </w:r>
      <w:r w:rsidRPr="00710D9E">
        <w:t>untuk mengantisipasi meluapnya volume air pada saluran maupun pada kolam tampung</w:t>
      </w:r>
      <w:r w:rsidR="008E1B10" w:rsidRPr="00710D9E">
        <w:t xml:space="preserve">. </w:t>
      </w:r>
      <w:r w:rsidRPr="00710D9E">
        <w:t>Berikut ini adalah rumus untuk menghitung Periode Ulang T tahun</w:t>
      </w:r>
      <w:r w:rsidR="008E1B10" w:rsidRPr="00710D9E">
        <w:rPr>
          <w:spacing w:val="5"/>
        </w:rPr>
        <w:t xml:space="preserve"> </w:t>
      </w:r>
      <w:r w:rsidR="008E1B10" w:rsidRPr="00710D9E">
        <w:t>:</w:t>
      </w:r>
    </w:p>
    <w:p w14:paraId="7B685DDB" w14:textId="466829B3" w:rsidR="00742671" w:rsidRPr="00710D9E" w:rsidRDefault="008E1B10" w:rsidP="003E164D">
      <w:pPr>
        <w:pStyle w:val="BodyText"/>
        <w:spacing w:line="276" w:lineRule="auto"/>
        <w:ind w:right="135" w:firstLine="0"/>
        <w:rPr>
          <w:i/>
        </w:rPr>
      </w:pPr>
      <w:r w:rsidRPr="00710D9E">
        <w:rPr>
          <w:i/>
        </w:rPr>
        <w:t>Log R = Log x + KT * S</w:t>
      </w:r>
    </w:p>
    <w:p w14:paraId="6DE58C4C" w14:textId="45B29F2B" w:rsidR="0076079E" w:rsidRPr="00710D9E" w:rsidRDefault="00350EA4" w:rsidP="003E164D">
      <w:pPr>
        <w:pStyle w:val="BodyText"/>
        <w:spacing w:line="276" w:lineRule="auto"/>
        <w:ind w:firstLine="284"/>
      </w:pPr>
      <w:r w:rsidRPr="00710D9E">
        <w:lastRenderedPageBreak/>
        <w:t>Nilai</w:t>
      </w:r>
      <w:r w:rsidR="008E1B10" w:rsidRPr="00710D9E">
        <w:t xml:space="preserve"> KT tergantung nilai Cs yang telah didapat dari tabel koefisien K, untuk nilai Cs = 1.36 dilakukan interpolasi untuk mendapat nilai yang akurat sehingga diperoleh nilai KT sebagai berikut :</w:t>
      </w:r>
    </w:p>
    <w:p w14:paraId="1A4435A0" w14:textId="48FBED72" w:rsidR="008E1B10" w:rsidRPr="00710D9E" w:rsidRDefault="008E1B10" w:rsidP="003E164D">
      <w:pPr>
        <w:pStyle w:val="BodyText"/>
        <w:spacing w:line="276" w:lineRule="auto"/>
        <w:ind w:right="128" w:firstLine="0"/>
      </w:pPr>
      <w:r w:rsidRPr="00710D9E">
        <w:t>KT Periode Ulang 2 Tahun</w:t>
      </w:r>
      <w:r w:rsidRPr="00710D9E">
        <w:tab/>
      </w:r>
      <w:r w:rsidRPr="00710D9E">
        <w:tab/>
        <w:t>= -0,202</w:t>
      </w:r>
    </w:p>
    <w:p w14:paraId="45C9F1E6" w14:textId="686B41E8" w:rsidR="008E1B10" w:rsidRPr="00710D9E" w:rsidRDefault="008E1B10" w:rsidP="003E164D">
      <w:pPr>
        <w:pStyle w:val="BodyText"/>
        <w:spacing w:line="276" w:lineRule="auto"/>
        <w:ind w:right="128" w:firstLine="0"/>
      </w:pPr>
      <w:r w:rsidRPr="00710D9E">
        <w:t>KT Periode Ulang 5 Tahun</w:t>
      </w:r>
      <w:r w:rsidRPr="00710D9E">
        <w:tab/>
      </w:r>
      <w:r w:rsidRPr="00710D9E">
        <w:tab/>
        <w:t>= 0,726</w:t>
      </w:r>
    </w:p>
    <w:p w14:paraId="14FDF7BC" w14:textId="7A3AEA3C" w:rsidR="00A340A5" w:rsidRDefault="008E1B10" w:rsidP="00A340A5">
      <w:pPr>
        <w:pStyle w:val="BodyText"/>
        <w:spacing w:line="276" w:lineRule="auto"/>
        <w:ind w:right="128" w:firstLine="0"/>
      </w:pPr>
      <w:r w:rsidRPr="00710D9E">
        <w:t>KT Periode Ulang 10 Tahun</w:t>
      </w:r>
      <w:r w:rsidRPr="00710D9E">
        <w:tab/>
        <w:t>= 1,339</w:t>
      </w:r>
    </w:p>
    <w:p w14:paraId="19AA1312" w14:textId="4CA8158F" w:rsidR="0012453B" w:rsidRDefault="0012453B" w:rsidP="00A340A5">
      <w:pPr>
        <w:pStyle w:val="BodyText"/>
        <w:spacing w:line="276" w:lineRule="auto"/>
        <w:ind w:right="128" w:firstLine="0"/>
      </w:pPr>
    </w:p>
    <w:p w14:paraId="10A0535E" w14:textId="730E1608" w:rsidR="00A85B84" w:rsidRPr="009347E9" w:rsidRDefault="00C71A60" w:rsidP="00A85B84">
      <w:pPr>
        <w:pStyle w:val="BodyText"/>
        <w:spacing w:line="276" w:lineRule="auto"/>
        <w:ind w:right="128" w:firstLine="0"/>
        <w:jc w:val="center"/>
        <w:rPr>
          <w:sz w:val="18"/>
          <w:szCs w:val="18"/>
        </w:rPr>
      </w:pPr>
      <w:r w:rsidRPr="009347E9">
        <w:rPr>
          <w:noProof/>
          <w:sz w:val="18"/>
          <w:szCs w:val="18"/>
          <w:lang w:val="en-GB" w:eastAsia="en-GB"/>
        </w:rPr>
        <w:drawing>
          <wp:anchor distT="0" distB="0" distL="114300" distR="114300" simplePos="0" relativeHeight="251722240" behindDoc="0" locked="0" layoutInCell="1" allowOverlap="1" wp14:anchorId="1CBAF49A" wp14:editId="3072186C">
            <wp:simplePos x="0" y="0"/>
            <wp:positionH relativeFrom="margin">
              <wp:posOffset>92075</wp:posOffset>
            </wp:positionH>
            <wp:positionV relativeFrom="paragraph">
              <wp:posOffset>141605</wp:posOffset>
            </wp:positionV>
            <wp:extent cx="2638425" cy="700405"/>
            <wp:effectExtent l="0" t="0" r="9525" b="444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38425" cy="700405"/>
                    </a:xfrm>
                    <a:prstGeom prst="rect">
                      <a:avLst/>
                    </a:prstGeom>
                  </pic:spPr>
                </pic:pic>
              </a:graphicData>
            </a:graphic>
            <wp14:sizeRelH relativeFrom="margin">
              <wp14:pctWidth>0</wp14:pctWidth>
            </wp14:sizeRelH>
            <wp14:sizeRelV relativeFrom="margin">
              <wp14:pctHeight>0</wp14:pctHeight>
            </wp14:sizeRelV>
          </wp:anchor>
        </w:drawing>
      </w:r>
      <w:r w:rsidR="00857E66" w:rsidRPr="009347E9">
        <w:rPr>
          <w:sz w:val="18"/>
          <w:szCs w:val="18"/>
        </w:rPr>
        <w:t>Tabel 10</w:t>
      </w:r>
      <w:r w:rsidR="006A23D9" w:rsidRPr="009347E9">
        <w:rPr>
          <w:sz w:val="18"/>
          <w:szCs w:val="18"/>
        </w:rPr>
        <w:t xml:space="preserve">. </w:t>
      </w:r>
      <w:r w:rsidR="008E1B10" w:rsidRPr="009347E9">
        <w:rPr>
          <w:sz w:val="18"/>
          <w:szCs w:val="18"/>
        </w:rPr>
        <w:t>Perhitungan Intensitas Hujan Rencana Periode Ulang</w:t>
      </w:r>
    </w:p>
    <w:p w14:paraId="5B91676C" w14:textId="0912730D" w:rsidR="00A85B84" w:rsidRPr="00782AFD" w:rsidRDefault="00586904" w:rsidP="003E164D">
      <w:pPr>
        <w:pStyle w:val="BodyText"/>
        <w:spacing w:line="276" w:lineRule="auto"/>
        <w:ind w:firstLine="0"/>
        <w:rPr>
          <w:sz w:val="16"/>
          <w:szCs w:val="16"/>
        </w:rPr>
      </w:pPr>
      <w:r w:rsidRPr="00782AFD">
        <w:rPr>
          <w:sz w:val="16"/>
          <w:szCs w:val="16"/>
        </w:rPr>
        <w:t>Sumber:Perhitungan</w:t>
      </w:r>
    </w:p>
    <w:p w14:paraId="44DC9CEB" w14:textId="0A2C0D98" w:rsidR="00804844" w:rsidRDefault="00804844" w:rsidP="00A340A5">
      <w:pPr>
        <w:pStyle w:val="BodyText"/>
        <w:spacing w:line="276" w:lineRule="auto"/>
        <w:ind w:right="134" w:firstLine="284"/>
      </w:pPr>
    </w:p>
    <w:p w14:paraId="208442A7" w14:textId="11BC3ED9" w:rsidR="001D251F" w:rsidRDefault="00586904" w:rsidP="00A340A5">
      <w:pPr>
        <w:pStyle w:val="BodyText"/>
        <w:spacing w:line="276" w:lineRule="auto"/>
        <w:ind w:right="134" w:firstLine="284"/>
        <w:rPr>
          <w:spacing w:val="-4"/>
        </w:rPr>
      </w:pPr>
      <w:r w:rsidRPr="00710D9E">
        <w:t xml:space="preserve">Berdasarkan </w:t>
      </w:r>
      <w:r w:rsidR="004E27CB" w:rsidRPr="00710D9E">
        <w:t>hasil</w:t>
      </w:r>
      <w:r w:rsidRPr="00710D9E">
        <w:t xml:space="preserve"> distribusi</w:t>
      </w:r>
      <w:r w:rsidR="006D0506">
        <w:t xml:space="preserve"> pada tabel 10</w:t>
      </w:r>
      <w:r w:rsidRPr="00710D9E">
        <w:t xml:space="preserve"> diperoleh nilai untuk curah hujan periode ulang 2 tahun(R</w:t>
      </w:r>
      <w:r w:rsidRPr="00710D9E">
        <w:rPr>
          <w:vertAlign w:val="subscript"/>
        </w:rPr>
        <w:t>2</w:t>
      </w:r>
      <w:r w:rsidRPr="00710D9E">
        <w:t xml:space="preserve">)  88.152 </w:t>
      </w:r>
      <w:r w:rsidRPr="00710D9E">
        <w:rPr>
          <w:spacing w:val="-3"/>
        </w:rPr>
        <w:t xml:space="preserve">mm, </w:t>
      </w:r>
      <w:r w:rsidR="001C558B" w:rsidRPr="00710D9E">
        <w:t>cura</w:t>
      </w:r>
      <w:r w:rsidRPr="00710D9E">
        <w:t>h hujan periode ulang 5 tahun(R</w:t>
      </w:r>
      <w:r w:rsidRPr="00710D9E">
        <w:rPr>
          <w:vertAlign w:val="subscript"/>
        </w:rPr>
        <w:t>5</w:t>
      </w:r>
      <w:r w:rsidRPr="00710D9E">
        <w:t xml:space="preserve">) 109.430 </w:t>
      </w:r>
      <w:r w:rsidRPr="00710D9E">
        <w:rPr>
          <w:spacing w:val="-4"/>
        </w:rPr>
        <w:t xml:space="preserve">mm, </w:t>
      </w:r>
      <w:r w:rsidRPr="00710D9E">
        <w:t>dan periode ulang 10 tahun(R</w:t>
      </w:r>
      <w:r w:rsidRPr="00710D9E">
        <w:rPr>
          <w:vertAlign w:val="subscript"/>
        </w:rPr>
        <w:t>10</w:t>
      </w:r>
      <w:r w:rsidRPr="00710D9E">
        <w:t>) 126.245</w:t>
      </w:r>
      <w:r w:rsidRPr="00710D9E">
        <w:rPr>
          <w:spacing w:val="6"/>
        </w:rPr>
        <w:t xml:space="preserve"> </w:t>
      </w:r>
      <w:r w:rsidRPr="00710D9E">
        <w:rPr>
          <w:spacing w:val="-4"/>
        </w:rPr>
        <w:t>mm.</w:t>
      </w:r>
    </w:p>
    <w:p w14:paraId="1D0911FC" w14:textId="45006E5C" w:rsidR="00A340A5" w:rsidRPr="001D251F" w:rsidRDefault="00A340A5" w:rsidP="00A340A5">
      <w:pPr>
        <w:pStyle w:val="BodyText"/>
        <w:spacing w:line="276" w:lineRule="auto"/>
        <w:ind w:right="134" w:firstLine="284"/>
        <w:rPr>
          <w:spacing w:val="-4"/>
        </w:rPr>
      </w:pPr>
    </w:p>
    <w:p w14:paraId="26E9FEBA" w14:textId="633090A9" w:rsidR="00673F3F" w:rsidRPr="001D251F" w:rsidRDefault="009D10EA" w:rsidP="001D251F">
      <w:pPr>
        <w:pStyle w:val="BodyText"/>
        <w:spacing w:line="276" w:lineRule="auto"/>
        <w:ind w:firstLine="0"/>
        <w:rPr>
          <w:b/>
        </w:rPr>
      </w:pPr>
      <w:r>
        <w:rPr>
          <w:b/>
        </w:rPr>
        <w:t>Waktu Konsentrasi (t</w:t>
      </w:r>
      <w:r w:rsidR="004D354A" w:rsidRPr="001D251F">
        <w:rPr>
          <w:b/>
        </w:rPr>
        <w:t>c)</w:t>
      </w:r>
    </w:p>
    <w:p w14:paraId="79DDEF99" w14:textId="23D45E24" w:rsidR="00673F3F" w:rsidRPr="00710D9E" w:rsidRDefault="00C71A60" w:rsidP="00742671">
      <w:pPr>
        <w:pStyle w:val="BodyText"/>
        <w:spacing w:line="276" w:lineRule="auto"/>
        <w:ind w:right="127" w:firstLine="284"/>
      </w:pPr>
      <w:r>
        <w:rPr>
          <w:noProof/>
          <w:lang w:val="en-GB" w:eastAsia="en-GB"/>
        </w:rPr>
        <w:drawing>
          <wp:anchor distT="0" distB="0" distL="0" distR="0" simplePos="0" relativeHeight="251755008" behindDoc="1" locked="0" layoutInCell="1" allowOverlap="1" wp14:anchorId="499C4760" wp14:editId="079534A5">
            <wp:simplePos x="0" y="0"/>
            <wp:positionH relativeFrom="margin">
              <wp:align>center</wp:align>
            </wp:positionH>
            <wp:positionV relativeFrom="paragraph">
              <wp:posOffset>69282</wp:posOffset>
            </wp:positionV>
            <wp:extent cx="3974465" cy="4746625"/>
            <wp:effectExtent l="0" t="0" r="6985" b="0"/>
            <wp:wrapNone/>
            <wp:docPr id="3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974465" cy="4746625"/>
                    </a:xfrm>
                    <a:prstGeom prst="rect">
                      <a:avLst/>
                    </a:prstGeom>
                  </pic:spPr>
                </pic:pic>
              </a:graphicData>
            </a:graphic>
          </wp:anchor>
        </w:drawing>
      </w:r>
      <w:r w:rsidR="00673F3F" w:rsidRPr="00710D9E">
        <w:t>Perhitungan selanjutnya adalah menghitung besarnya waktu konsentrasi (tc)</w:t>
      </w:r>
      <w:r w:rsidR="009D10EA">
        <w:t xml:space="preserve"> pada tabel 11,</w:t>
      </w:r>
      <w:r w:rsidR="00673F3F" w:rsidRPr="00710D9E">
        <w:t xml:space="preserve"> dari masing</w:t>
      </w:r>
      <w:r w:rsidR="00B30726">
        <w:t>-</w:t>
      </w:r>
      <w:r w:rsidR="00673F3F" w:rsidRPr="00710D9E">
        <w:t xml:space="preserve"> masing saluran. </w:t>
      </w:r>
      <w:r w:rsidR="00564AE8">
        <w:t>Pembagian lahan dibagi menjad</w:t>
      </w:r>
      <w:r w:rsidR="009D10EA">
        <w:t>i</w:t>
      </w:r>
      <w:r w:rsidR="00564AE8">
        <w:t xml:space="preserve"> 5 area</w:t>
      </w:r>
      <w:r w:rsidR="009D10EA">
        <w:t xml:space="preserve"> seperti pada gambar 3</w:t>
      </w:r>
      <w:r w:rsidR="00564AE8">
        <w:t xml:space="preserve"> dengan kemiringan lahan dari titik awal pengamatan hingga titik akhir pengamatan sebesar 3%</w:t>
      </w:r>
      <w:r w:rsidR="00673F3F" w:rsidRPr="00710D9E">
        <w:t>.</w:t>
      </w:r>
      <w:r w:rsidR="00B31EFB">
        <w:t xml:space="preserve"> Rumus yang digunakan untuk menghitung tc dapat dilihat pada rumus (2).</w:t>
      </w:r>
    </w:p>
    <w:p w14:paraId="6A521FD0" w14:textId="0460B943" w:rsidR="00256481" w:rsidRPr="00256481" w:rsidRDefault="00256481" w:rsidP="003E164D">
      <w:pPr>
        <w:pStyle w:val="BodyText"/>
        <w:spacing w:line="276" w:lineRule="auto"/>
        <w:ind w:left="426" w:firstLine="0"/>
        <w:jc w:val="center"/>
      </w:pPr>
      <w:r>
        <w:rPr>
          <w:noProof/>
          <w:lang w:val="en-GB" w:eastAsia="en-GB"/>
        </w:rPr>
        <w:drawing>
          <wp:anchor distT="0" distB="0" distL="114300" distR="114300" simplePos="0" relativeHeight="251779584" behindDoc="0" locked="0" layoutInCell="1" allowOverlap="1" wp14:anchorId="4AB3147D" wp14:editId="2BF182C8">
            <wp:simplePos x="0" y="0"/>
            <wp:positionH relativeFrom="column">
              <wp:align>right</wp:align>
            </wp:positionH>
            <wp:positionV relativeFrom="paragraph">
              <wp:posOffset>220980</wp:posOffset>
            </wp:positionV>
            <wp:extent cx="2924175" cy="59055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24175" cy="590550"/>
                    </a:xfrm>
                    <a:prstGeom prst="rect">
                      <a:avLst/>
                    </a:prstGeom>
                  </pic:spPr>
                </pic:pic>
              </a:graphicData>
            </a:graphic>
            <wp14:sizeRelH relativeFrom="margin">
              <wp14:pctWidth>0</wp14:pctWidth>
            </wp14:sizeRelH>
            <wp14:sizeRelV relativeFrom="margin">
              <wp14:pctHeight>0</wp14:pctHeight>
            </wp14:sizeRelV>
          </wp:anchor>
        </w:drawing>
      </w:r>
      <w:r w:rsidR="00857E66" w:rsidRPr="009D10EA">
        <w:t>Tabel 11</w:t>
      </w:r>
      <w:r w:rsidR="006A23D9" w:rsidRPr="009D10EA">
        <w:t xml:space="preserve">. </w:t>
      </w:r>
      <w:r w:rsidR="009D10EA" w:rsidRPr="009D10EA">
        <w:t>Perhitungan t</w:t>
      </w:r>
      <w:r w:rsidR="009D10EA" w:rsidRPr="009D10EA">
        <w:rPr>
          <w:vertAlign w:val="subscript"/>
        </w:rPr>
        <w:t>0</w:t>
      </w:r>
      <w:r w:rsidR="009D10EA" w:rsidRPr="009D10EA">
        <w:t>, tf, t</w:t>
      </w:r>
      <w:r w:rsidR="00673F3F" w:rsidRPr="009D10EA">
        <w:t>c</w:t>
      </w:r>
    </w:p>
    <w:p w14:paraId="6B330872" w14:textId="633381B2" w:rsidR="00867572" w:rsidRPr="009D10EA" w:rsidRDefault="00867572" w:rsidP="009D10EA">
      <w:pPr>
        <w:pStyle w:val="BodyText"/>
        <w:spacing w:line="276" w:lineRule="auto"/>
        <w:ind w:firstLine="0"/>
        <w:jc w:val="left"/>
        <w:rPr>
          <w:sz w:val="16"/>
          <w:szCs w:val="16"/>
        </w:rPr>
      </w:pPr>
      <w:r w:rsidRPr="00867572">
        <w:rPr>
          <w:noProof/>
          <w:lang w:val="en-GB" w:eastAsia="en-GB"/>
        </w:rPr>
        <w:drawing>
          <wp:anchor distT="0" distB="0" distL="114300" distR="114300" simplePos="0" relativeHeight="251784704" behindDoc="0" locked="0" layoutInCell="1" allowOverlap="1" wp14:anchorId="1B9826C1" wp14:editId="357D2238">
            <wp:simplePos x="0" y="0"/>
            <wp:positionH relativeFrom="margin">
              <wp:align>left</wp:align>
            </wp:positionH>
            <wp:positionV relativeFrom="paragraph">
              <wp:posOffset>852541</wp:posOffset>
            </wp:positionV>
            <wp:extent cx="2936875" cy="624205"/>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4579" t="35869" r="20656" b="34783"/>
                    <a:stretch/>
                  </pic:blipFill>
                  <pic:spPr bwMode="auto">
                    <a:xfrm>
                      <a:off x="0" y="0"/>
                      <a:ext cx="2936875" cy="624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57CF6" w:rsidRPr="00782AFD">
        <w:rPr>
          <w:sz w:val="16"/>
          <w:szCs w:val="16"/>
        </w:rPr>
        <w:t>Sumber : Perhitungan</w:t>
      </w:r>
    </w:p>
    <w:p w14:paraId="78453415" w14:textId="49464AF8" w:rsidR="0056439F" w:rsidRPr="0056439F" w:rsidRDefault="0012453B" w:rsidP="0012453B">
      <w:pPr>
        <w:pStyle w:val="ListParagraph"/>
        <w:widowControl w:val="0"/>
        <w:autoSpaceDE w:val="0"/>
        <w:autoSpaceDN w:val="0"/>
        <w:spacing w:after="0" w:line="276" w:lineRule="auto"/>
        <w:ind w:left="0"/>
        <w:contextualSpacing w:val="0"/>
        <w:jc w:val="center"/>
        <w:rPr>
          <w:rFonts w:ascii="Times New Roman" w:hAnsi="Times New Roman"/>
          <w:sz w:val="16"/>
          <w:szCs w:val="16"/>
        </w:rPr>
      </w:pPr>
      <w:r>
        <w:rPr>
          <w:rFonts w:ascii="Times New Roman" w:hAnsi="Times New Roman"/>
          <w:sz w:val="16"/>
          <w:szCs w:val="16"/>
        </w:rPr>
        <w:t>Gambar 4</w:t>
      </w:r>
      <w:r w:rsidR="0056439F">
        <w:rPr>
          <w:rFonts w:ascii="Times New Roman" w:hAnsi="Times New Roman"/>
          <w:sz w:val="16"/>
          <w:szCs w:val="16"/>
        </w:rPr>
        <w:t>. Pemetakan Area yang Diteliti</w:t>
      </w:r>
    </w:p>
    <w:p w14:paraId="6419C047" w14:textId="51FD682F" w:rsidR="00732C22" w:rsidRPr="001D251F" w:rsidRDefault="00732C22" w:rsidP="001D251F">
      <w:pPr>
        <w:pStyle w:val="ListParagraph"/>
        <w:widowControl w:val="0"/>
        <w:autoSpaceDE w:val="0"/>
        <w:autoSpaceDN w:val="0"/>
        <w:spacing w:after="0" w:line="276" w:lineRule="auto"/>
        <w:ind w:left="0"/>
        <w:contextualSpacing w:val="0"/>
        <w:rPr>
          <w:rFonts w:ascii="Times New Roman" w:hAnsi="Times New Roman"/>
          <w:b/>
          <w:sz w:val="20"/>
        </w:rPr>
      </w:pPr>
      <w:r w:rsidRPr="001D251F">
        <w:rPr>
          <w:rFonts w:ascii="Times New Roman" w:hAnsi="Times New Roman"/>
          <w:b/>
          <w:sz w:val="20"/>
        </w:rPr>
        <w:t>Perhitungan Intensitas Hujan</w:t>
      </w:r>
    </w:p>
    <w:p w14:paraId="4AF24427" w14:textId="58BC5A0C" w:rsidR="00732C22" w:rsidRDefault="00732C22" w:rsidP="009D10EA">
      <w:pPr>
        <w:pStyle w:val="ListParagraph"/>
        <w:widowControl w:val="0"/>
        <w:autoSpaceDE w:val="0"/>
        <w:autoSpaceDN w:val="0"/>
        <w:spacing w:after="0" w:line="276" w:lineRule="auto"/>
        <w:ind w:left="0" w:firstLine="284"/>
        <w:contextualSpacing w:val="0"/>
        <w:jc w:val="both"/>
        <w:rPr>
          <w:rFonts w:ascii="Times New Roman" w:hAnsi="Times New Roman"/>
          <w:sz w:val="20"/>
        </w:rPr>
      </w:pPr>
      <w:r w:rsidRPr="00710D9E">
        <w:rPr>
          <w:rFonts w:ascii="Times New Roman" w:hAnsi="Times New Roman"/>
          <w:sz w:val="20"/>
        </w:rPr>
        <w:t>Pada penyelesaian teknis drainase ini perhitungan Intensitas hujan menggunakan perumusan Mononobe</w:t>
      </w:r>
      <w:r w:rsidR="009D10EA">
        <w:rPr>
          <w:rFonts w:ascii="Times New Roman" w:hAnsi="Times New Roman"/>
          <w:sz w:val="20"/>
        </w:rPr>
        <w:t xml:space="preserve"> karena pengukuran curah hujan diambil dengan cara manual, rumus Mononobe dapat dilihat pada rumus (3)</w:t>
      </w:r>
    </w:p>
    <w:p w14:paraId="1DBDEB18" w14:textId="65088EA5" w:rsidR="0012453B" w:rsidRPr="00710D9E" w:rsidRDefault="001374B8" w:rsidP="009D10EA">
      <w:pPr>
        <w:pStyle w:val="ListParagraph"/>
        <w:widowControl w:val="0"/>
        <w:autoSpaceDE w:val="0"/>
        <w:autoSpaceDN w:val="0"/>
        <w:spacing w:after="0" w:line="276" w:lineRule="auto"/>
        <w:ind w:left="0" w:firstLine="284"/>
        <w:contextualSpacing w:val="0"/>
        <w:jc w:val="both"/>
        <w:rPr>
          <w:rFonts w:ascii="Times New Roman" w:hAnsi="Times New Roman"/>
          <w:sz w:val="20"/>
        </w:rPr>
      </w:pPr>
      <w:r>
        <w:rPr>
          <w:rFonts w:ascii="Times New Roman" w:hAnsi="Times New Roman"/>
          <w:sz w:val="20"/>
        </w:rPr>
        <w:t>Tabel 12 merupakan perhitungan intensitas hujan yang menggunakan data periode ulang pada tabel 10, dan data tc pada tabel 11</w:t>
      </w:r>
    </w:p>
    <w:p w14:paraId="41404E80" w14:textId="4DED74C7" w:rsidR="00256481" w:rsidRPr="00BE1A0B" w:rsidRDefault="00256481" w:rsidP="00A85B84">
      <w:pPr>
        <w:pStyle w:val="ListParagraph"/>
        <w:widowControl w:val="0"/>
        <w:autoSpaceDE w:val="0"/>
        <w:autoSpaceDN w:val="0"/>
        <w:spacing w:after="0" w:line="276" w:lineRule="auto"/>
        <w:ind w:left="142"/>
        <w:contextualSpacing w:val="0"/>
        <w:jc w:val="center"/>
        <w:rPr>
          <w:rFonts w:ascii="Times New Roman" w:hAnsi="Times New Roman"/>
          <w:sz w:val="18"/>
          <w:szCs w:val="18"/>
        </w:rPr>
      </w:pPr>
      <w:r>
        <w:rPr>
          <w:noProof/>
          <w:lang w:eastAsia="en-GB"/>
        </w:rPr>
        <w:drawing>
          <wp:anchor distT="0" distB="0" distL="114300" distR="114300" simplePos="0" relativeHeight="251780608" behindDoc="0" locked="0" layoutInCell="1" allowOverlap="1" wp14:anchorId="31516E15" wp14:editId="5AA70915">
            <wp:simplePos x="0" y="0"/>
            <wp:positionH relativeFrom="column">
              <wp:align>right</wp:align>
            </wp:positionH>
            <wp:positionV relativeFrom="paragraph">
              <wp:posOffset>158115</wp:posOffset>
            </wp:positionV>
            <wp:extent cx="2876550" cy="5588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76550" cy="558800"/>
                    </a:xfrm>
                    <a:prstGeom prst="rect">
                      <a:avLst/>
                    </a:prstGeom>
                  </pic:spPr>
                </pic:pic>
              </a:graphicData>
            </a:graphic>
            <wp14:sizeRelH relativeFrom="margin">
              <wp14:pctWidth>0</wp14:pctWidth>
            </wp14:sizeRelH>
            <wp14:sizeRelV relativeFrom="margin">
              <wp14:pctHeight>0</wp14:pctHeight>
            </wp14:sizeRelV>
          </wp:anchor>
        </w:drawing>
      </w:r>
      <w:r w:rsidR="00857E66" w:rsidRPr="00BE1A0B">
        <w:rPr>
          <w:rFonts w:ascii="Times New Roman" w:hAnsi="Times New Roman"/>
          <w:sz w:val="18"/>
          <w:szCs w:val="18"/>
        </w:rPr>
        <w:t>Tabel 12</w:t>
      </w:r>
      <w:r w:rsidR="006A23D9" w:rsidRPr="00BE1A0B">
        <w:rPr>
          <w:rFonts w:ascii="Times New Roman" w:hAnsi="Times New Roman"/>
          <w:sz w:val="18"/>
          <w:szCs w:val="18"/>
        </w:rPr>
        <w:t xml:space="preserve">. </w:t>
      </w:r>
      <w:r w:rsidR="00A85B84" w:rsidRPr="00BE1A0B">
        <w:rPr>
          <w:rFonts w:ascii="Times New Roman" w:hAnsi="Times New Roman"/>
          <w:sz w:val="18"/>
          <w:szCs w:val="18"/>
        </w:rPr>
        <w:t>Perhitungan Intensitas Hujan</w:t>
      </w:r>
    </w:p>
    <w:p w14:paraId="19F0BBC2" w14:textId="404869C3" w:rsidR="0012453B" w:rsidRDefault="008D4065" w:rsidP="008D4065">
      <w:pPr>
        <w:pStyle w:val="ListParagraph"/>
        <w:widowControl w:val="0"/>
        <w:autoSpaceDE w:val="0"/>
        <w:autoSpaceDN w:val="0"/>
        <w:spacing w:after="0" w:line="276" w:lineRule="auto"/>
        <w:ind w:left="0"/>
        <w:contextualSpacing w:val="0"/>
        <w:rPr>
          <w:rFonts w:ascii="Times New Roman" w:hAnsi="Times New Roman"/>
          <w:sz w:val="16"/>
          <w:szCs w:val="16"/>
        </w:rPr>
      </w:pPr>
      <w:r w:rsidRPr="00782AFD">
        <w:rPr>
          <w:rFonts w:ascii="Times New Roman" w:hAnsi="Times New Roman"/>
          <w:sz w:val="16"/>
          <w:szCs w:val="16"/>
        </w:rPr>
        <w:t>Sumber : Perhitungan</w:t>
      </w:r>
    </w:p>
    <w:p w14:paraId="0CC27601" w14:textId="77777777" w:rsidR="00C71A60" w:rsidRPr="00F611C4" w:rsidRDefault="00C71A60" w:rsidP="008D4065">
      <w:pPr>
        <w:pStyle w:val="ListParagraph"/>
        <w:widowControl w:val="0"/>
        <w:autoSpaceDE w:val="0"/>
        <w:autoSpaceDN w:val="0"/>
        <w:spacing w:after="0" w:line="276" w:lineRule="auto"/>
        <w:ind w:left="0"/>
        <w:contextualSpacing w:val="0"/>
        <w:rPr>
          <w:rFonts w:ascii="Times New Roman" w:hAnsi="Times New Roman"/>
          <w:sz w:val="16"/>
          <w:szCs w:val="16"/>
        </w:rPr>
      </w:pPr>
    </w:p>
    <w:p w14:paraId="3CCDFF0F" w14:textId="70BC737C" w:rsidR="009B2A99" w:rsidRPr="00710D9E" w:rsidRDefault="00C66575" w:rsidP="009D10EA">
      <w:pPr>
        <w:pStyle w:val="ListParagraph"/>
        <w:widowControl w:val="0"/>
        <w:autoSpaceDE w:val="0"/>
        <w:autoSpaceDN w:val="0"/>
        <w:spacing w:after="0" w:line="276" w:lineRule="auto"/>
        <w:ind w:left="0" w:firstLine="284"/>
        <w:contextualSpacing w:val="0"/>
        <w:jc w:val="both"/>
        <w:rPr>
          <w:rFonts w:ascii="Times New Roman" w:hAnsi="Times New Roman"/>
          <w:sz w:val="20"/>
        </w:rPr>
      </w:pPr>
      <w:r w:rsidRPr="00710D9E">
        <w:rPr>
          <w:rFonts w:ascii="Times New Roman" w:hAnsi="Times New Roman"/>
          <w:sz w:val="20"/>
        </w:rPr>
        <w:lastRenderedPageBreak/>
        <w:t>Untuk perh</w:t>
      </w:r>
      <w:r w:rsidR="00B30726">
        <w:rPr>
          <w:rFonts w:ascii="Times New Roman" w:hAnsi="Times New Roman"/>
          <w:sz w:val="20"/>
        </w:rPr>
        <w:t>i</w:t>
      </w:r>
      <w:r w:rsidRPr="00710D9E">
        <w:rPr>
          <w:rFonts w:ascii="Times New Roman" w:hAnsi="Times New Roman"/>
          <w:sz w:val="20"/>
        </w:rPr>
        <w:t>tungan intensitas</w:t>
      </w:r>
      <w:r w:rsidR="001374B8">
        <w:rPr>
          <w:rFonts w:ascii="Times New Roman" w:hAnsi="Times New Roman"/>
          <w:sz w:val="20"/>
        </w:rPr>
        <w:t xml:space="preserve"> hujan pada tabel 12 diperoleh hasil</w:t>
      </w:r>
      <w:r w:rsidRPr="00710D9E">
        <w:rPr>
          <w:rFonts w:ascii="Times New Roman" w:hAnsi="Times New Roman"/>
          <w:sz w:val="20"/>
        </w:rPr>
        <w:t xml:space="preserve"> dengan periode ulang 5 tahunan </w:t>
      </w:r>
      <w:r w:rsidR="00C71A60">
        <w:rPr>
          <w:rFonts w:ascii="Times New Roman" w:hAnsi="Times New Roman"/>
          <w:sz w:val="20"/>
        </w:rPr>
        <w:t>diperoleh sebesar 60.433</w:t>
      </w:r>
      <w:r w:rsidR="009B2A99" w:rsidRPr="00710D9E">
        <w:rPr>
          <w:rFonts w:ascii="Times New Roman" w:hAnsi="Times New Roman"/>
          <w:sz w:val="20"/>
        </w:rPr>
        <w:t>mm/jam</w:t>
      </w:r>
      <w:r w:rsidR="00A85B84">
        <w:rPr>
          <w:rFonts w:ascii="Times New Roman" w:hAnsi="Times New Roman"/>
          <w:sz w:val="20"/>
        </w:rPr>
        <w:t>, dan periode u</w:t>
      </w:r>
      <w:r w:rsidR="00C71A60">
        <w:rPr>
          <w:rFonts w:ascii="Times New Roman" w:hAnsi="Times New Roman"/>
          <w:sz w:val="20"/>
        </w:rPr>
        <w:t>lang 10 tahunan diperoleh 69,719</w:t>
      </w:r>
      <w:r w:rsidR="00A85B84">
        <w:rPr>
          <w:rFonts w:ascii="Times New Roman" w:hAnsi="Times New Roman"/>
          <w:sz w:val="20"/>
        </w:rPr>
        <w:t>mm/jam</w:t>
      </w:r>
    </w:p>
    <w:p w14:paraId="45BEB8D7" w14:textId="66E00DB4" w:rsidR="00AA545E" w:rsidRPr="00710D9E" w:rsidRDefault="00AA545E" w:rsidP="003E164D">
      <w:pPr>
        <w:pStyle w:val="ListParagraph"/>
        <w:widowControl w:val="0"/>
        <w:autoSpaceDE w:val="0"/>
        <w:autoSpaceDN w:val="0"/>
        <w:spacing w:after="0" w:line="276" w:lineRule="auto"/>
        <w:ind w:left="142"/>
        <w:contextualSpacing w:val="0"/>
        <w:rPr>
          <w:rFonts w:ascii="Times New Roman" w:hAnsi="Times New Roman"/>
          <w:sz w:val="20"/>
        </w:rPr>
      </w:pPr>
    </w:p>
    <w:p w14:paraId="40C5FA81" w14:textId="0BCE28A3" w:rsidR="00AA545E" w:rsidRPr="001D251F" w:rsidRDefault="00856DAD" w:rsidP="001D251F">
      <w:pPr>
        <w:pStyle w:val="ListParagraph"/>
        <w:widowControl w:val="0"/>
        <w:autoSpaceDE w:val="0"/>
        <w:autoSpaceDN w:val="0"/>
        <w:spacing w:after="0" w:line="276" w:lineRule="auto"/>
        <w:ind w:left="0"/>
        <w:contextualSpacing w:val="0"/>
        <w:rPr>
          <w:rFonts w:ascii="Times New Roman" w:hAnsi="Times New Roman"/>
          <w:b/>
          <w:sz w:val="20"/>
        </w:rPr>
      </w:pPr>
      <w:r w:rsidRPr="001D251F">
        <w:rPr>
          <w:rFonts w:ascii="Times New Roman" w:hAnsi="Times New Roman"/>
          <w:b/>
          <w:sz w:val="20"/>
        </w:rPr>
        <w:t>Perhitungan Debit Kawasan</w:t>
      </w:r>
    </w:p>
    <w:p w14:paraId="0627FE02" w14:textId="4A74A373" w:rsidR="00856DAD" w:rsidRDefault="005739B6" w:rsidP="003E164D">
      <w:pPr>
        <w:pStyle w:val="BodyText"/>
        <w:spacing w:line="276" w:lineRule="auto"/>
        <w:ind w:right="-38" w:firstLine="284"/>
      </w:pPr>
      <w:r>
        <w:t>Perhitungan debit kawasan digunakan rumus rasional karena daerah yang di tinjau tidak lebih dari 150ha</w:t>
      </w:r>
      <w:r w:rsidR="001374B8">
        <w:t xml:space="preserve"> yang dapat dilihat pada rumus (5)</w:t>
      </w:r>
      <w:r>
        <w:t>.</w:t>
      </w:r>
      <w:r w:rsidR="001374B8">
        <w:t xml:space="preserve"> Perhitungan debit pada tabel 12 menggunakan data luas area pada tabel 2, dan data intensitas curah hujan pada tabel 12.</w:t>
      </w:r>
    </w:p>
    <w:p w14:paraId="75B82B86" w14:textId="53DBF497" w:rsidR="0012453B" w:rsidRPr="00710D9E" w:rsidRDefault="0012453B" w:rsidP="003E164D">
      <w:pPr>
        <w:pStyle w:val="BodyText"/>
        <w:spacing w:line="276" w:lineRule="auto"/>
        <w:ind w:right="-38" w:firstLine="284"/>
      </w:pPr>
    </w:p>
    <w:p w14:paraId="6AC98563" w14:textId="3EAF0DE7" w:rsidR="00103C4A" w:rsidRDefault="00C71A60" w:rsidP="008D4065">
      <w:pPr>
        <w:pStyle w:val="BodyText"/>
        <w:spacing w:line="276" w:lineRule="auto"/>
        <w:ind w:right="999" w:firstLine="567"/>
        <w:jc w:val="center"/>
        <w:rPr>
          <w:sz w:val="18"/>
          <w:szCs w:val="18"/>
        </w:rPr>
      </w:pPr>
      <w:r>
        <w:rPr>
          <w:noProof/>
          <w:lang w:val="en-GB" w:eastAsia="en-GB"/>
        </w:rPr>
        <w:drawing>
          <wp:anchor distT="0" distB="0" distL="114300" distR="114300" simplePos="0" relativeHeight="251781632" behindDoc="0" locked="0" layoutInCell="1" allowOverlap="1" wp14:anchorId="1CC1CEF8" wp14:editId="322C3561">
            <wp:simplePos x="0" y="0"/>
            <wp:positionH relativeFrom="column">
              <wp:align>left</wp:align>
            </wp:positionH>
            <wp:positionV relativeFrom="paragraph">
              <wp:posOffset>168910</wp:posOffset>
            </wp:positionV>
            <wp:extent cx="2790825" cy="593725"/>
            <wp:effectExtent l="0" t="0" r="952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2790825" cy="593725"/>
                    </a:xfrm>
                    <a:prstGeom prst="rect">
                      <a:avLst/>
                    </a:prstGeom>
                  </pic:spPr>
                </pic:pic>
              </a:graphicData>
            </a:graphic>
            <wp14:sizeRelH relativeFrom="margin">
              <wp14:pctWidth>0</wp14:pctWidth>
            </wp14:sizeRelH>
            <wp14:sizeRelV relativeFrom="margin">
              <wp14:pctHeight>0</wp14:pctHeight>
            </wp14:sizeRelV>
          </wp:anchor>
        </w:drawing>
      </w:r>
      <w:r w:rsidR="00857E66" w:rsidRPr="00BE1A0B">
        <w:rPr>
          <w:sz w:val="18"/>
          <w:szCs w:val="18"/>
        </w:rPr>
        <w:t>Tabel 13</w:t>
      </w:r>
      <w:r w:rsidR="006A23D9" w:rsidRPr="00BE1A0B">
        <w:rPr>
          <w:sz w:val="18"/>
          <w:szCs w:val="18"/>
        </w:rPr>
        <w:t>. Perhitungan Debit Kawasan</w:t>
      </w:r>
    </w:p>
    <w:p w14:paraId="1260A725" w14:textId="3AA7492D" w:rsidR="008D4065" w:rsidRPr="00F611C4" w:rsidRDefault="008D4065" w:rsidP="003E164D">
      <w:pPr>
        <w:pStyle w:val="BodyText"/>
        <w:spacing w:line="276" w:lineRule="auto"/>
        <w:ind w:right="999" w:firstLine="0"/>
        <w:rPr>
          <w:sz w:val="16"/>
          <w:szCs w:val="16"/>
        </w:rPr>
      </w:pPr>
      <w:r w:rsidRPr="00782AFD">
        <w:rPr>
          <w:sz w:val="16"/>
          <w:szCs w:val="16"/>
        </w:rPr>
        <w:t>Sumber : Perhitungan</w:t>
      </w:r>
    </w:p>
    <w:p w14:paraId="0FB0CED2" w14:textId="77777777" w:rsidR="00B55B40" w:rsidRDefault="00B55B40" w:rsidP="00F611C4">
      <w:pPr>
        <w:pStyle w:val="ListParagraph"/>
        <w:widowControl w:val="0"/>
        <w:autoSpaceDE w:val="0"/>
        <w:autoSpaceDN w:val="0"/>
        <w:spacing w:after="0" w:line="276" w:lineRule="auto"/>
        <w:ind w:left="0" w:firstLine="284"/>
        <w:contextualSpacing w:val="0"/>
        <w:jc w:val="both"/>
        <w:rPr>
          <w:rFonts w:ascii="Times New Roman" w:hAnsi="Times New Roman"/>
          <w:sz w:val="20"/>
        </w:rPr>
      </w:pPr>
    </w:p>
    <w:p w14:paraId="2B9A8D28" w14:textId="6B84F17A" w:rsidR="00B31EFB" w:rsidRDefault="00B31EFB" w:rsidP="00F611C4">
      <w:pPr>
        <w:pStyle w:val="ListParagraph"/>
        <w:widowControl w:val="0"/>
        <w:autoSpaceDE w:val="0"/>
        <w:autoSpaceDN w:val="0"/>
        <w:spacing w:after="0" w:line="276" w:lineRule="auto"/>
        <w:ind w:left="0" w:firstLine="284"/>
        <w:contextualSpacing w:val="0"/>
        <w:jc w:val="both"/>
        <w:rPr>
          <w:rFonts w:ascii="Times New Roman" w:hAnsi="Times New Roman"/>
          <w:sz w:val="20"/>
        </w:rPr>
      </w:pPr>
      <w:r>
        <w:rPr>
          <w:rFonts w:ascii="Times New Roman" w:hAnsi="Times New Roman"/>
          <w:sz w:val="20"/>
        </w:rPr>
        <w:t>Berdasarkan perhitungan pada tabel 13</w:t>
      </w:r>
      <w:r w:rsidR="00BE68D6" w:rsidRPr="00710D9E">
        <w:rPr>
          <w:rFonts w:ascii="Times New Roman" w:hAnsi="Times New Roman"/>
          <w:sz w:val="20"/>
        </w:rPr>
        <w:t xml:space="preserve"> debit kawasan pada area Perumahan</w:t>
      </w:r>
      <w:r w:rsidR="00A85B84">
        <w:rPr>
          <w:rFonts w:ascii="Times New Roman" w:hAnsi="Times New Roman"/>
          <w:sz w:val="20"/>
        </w:rPr>
        <w:t xml:space="preserve"> Bunder Asri Residence untuk periode </w:t>
      </w:r>
      <w:r w:rsidR="006601AA">
        <w:rPr>
          <w:rFonts w:ascii="Times New Roman" w:hAnsi="Times New Roman"/>
          <w:sz w:val="20"/>
        </w:rPr>
        <w:t>ulang 5 tahun diperoleh</w:t>
      </w:r>
      <w:r w:rsidR="00103C4A">
        <w:rPr>
          <w:rFonts w:ascii="Times New Roman" w:hAnsi="Times New Roman"/>
          <w:sz w:val="20"/>
        </w:rPr>
        <w:t xml:space="preserve"> 0.040</w:t>
      </w:r>
      <w:r w:rsidR="00BE68D6" w:rsidRPr="00710D9E">
        <w:rPr>
          <w:rFonts w:ascii="Times New Roman" w:hAnsi="Times New Roman"/>
          <w:sz w:val="20"/>
        </w:rPr>
        <w:t>mm</w:t>
      </w:r>
      <w:r w:rsidR="002C4628" w:rsidRPr="00710D9E">
        <w:rPr>
          <w:rFonts w:ascii="Times New Roman" w:hAnsi="Times New Roman"/>
          <w:sz w:val="20"/>
          <w:vertAlign w:val="superscript"/>
        </w:rPr>
        <w:t>3</w:t>
      </w:r>
      <w:r w:rsidR="00BE68D6" w:rsidRPr="00710D9E">
        <w:rPr>
          <w:rFonts w:ascii="Times New Roman" w:hAnsi="Times New Roman"/>
          <w:sz w:val="20"/>
        </w:rPr>
        <w:t>/det</w:t>
      </w:r>
      <w:r w:rsidR="00103C4A">
        <w:rPr>
          <w:rFonts w:ascii="Times New Roman" w:hAnsi="Times New Roman"/>
          <w:sz w:val="20"/>
        </w:rPr>
        <w:t>ik</w:t>
      </w:r>
      <w:r w:rsidR="006601AA">
        <w:rPr>
          <w:rFonts w:ascii="Times New Roman" w:hAnsi="Times New Roman"/>
          <w:sz w:val="20"/>
        </w:rPr>
        <w:t xml:space="preserve">, untuk periode </w:t>
      </w:r>
      <w:r w:rsidR="00103C4A">
        <w:rPr>
          <w:rFonts w:ascii="Times New Roman" w:hAnsi="Times New Roman"/>
          <w:sz w:val="20"/>
        </w:rPr>
        <w:t>ulang 10 tahunan diperoleh 0.046</w:t>
      </w:r>
      <w:r w:rsidR="006601AA">
        <w:rPr>
          <w:rFonts w:ascii="Times New Roman" w:hAnsi="Times New Roman"/>
          <w:sz w:val="20"/>
        </w:rPr>
        <w:t>mm</w:t>
      </w:r>
      <w:r w:rsidR="006601AA">
        <w:rPr>
          <w:rFonts w:ascii="Times New Roman" w:hAnsi="Times New Roman"/>
          <w:sz w:val="20"/>
          <w:vertAlign w:val="superscript"/>
        </w:rPr>
        <w:t>3</w:t>
      </w:r>
      <w:r w:rsidR="006601AA">
        <w:rPr>
          <w:rFonts w:ascii="Times New Roman" w:hAnsi="Times New Roman"/>
          <w:sz w:val="20"/>
        </w:rPr>
        <w:t>/det</w:t>
      </w:r>
      <w:r w:rsidR="00103C4A">
        <w:rPr>
          <w:rFonts w:ascii="Times New Roman" w:hAnsi="Times New Roman"/>
          <w:sz w:val="20"/>
        </w:rPr>
        <w:t>ik</w:t>
      </w:r>
      <w:r>
        <w:rPr>
          <w:rFonts w:ascii="Times New Roman" w:hAnsi="Times New Roman"/>
          <w:sz w:val="20"/>
        </w:rPr>
        <w:t>.</w:t>
      </w:r>
    </w:p>
    <w:p w14:paraId="6630CBDB" w14:textId="77777777" w:rsidR="0012453B" w:rsidRPr="00710D9E" w:rsidRDefault="0012453B" w:rsidP="00F611C4">
      <w:pPr>
        <w:pStyle w:val="ListParagraph"/>
        <w:widowControl w:val="0"/>
        <w:autoSpaceDE w:val="0"/>
        <w:autoSpaceDN w:val="0"/>
        <w:spacing w:after="0" w:line="276" w:lineRule="auto"/>
        <w:ind w:left="0" w:firstLine="284"/>
        <w:contextualSpacing w:val="0"/>
        <w:jc w:val="both"/>
        <w:rPr>
          <w:rFonts w:ascii="Times New Roman" w:hAnsi="Times New Roman"/>
          <w:sz w:val="20"/>
        </w:rPr>
      </w:pPr>
    </w:p>
    <w:p w14:paraId="44E65443" w14:textId="47AD1A12" w:rsidR="00657CF6" w:rsidRPr="001D251F" w:rsidRDefault="00657CF6" w:rsidP="001D251F">
      <w:pPr>
        <w:pStyle w:val="ListParagraph"/>
        <w:widowControl w:val="0"/>
        <w:autoSpaceDE w:val="0"/>
        <w:autoSpaceDN w:val="0"/>
        <w:spacing w:after="0" w:line="276" w:lineRule="auto"/>
        <w:ind w:left="0"/>
        <w:contextualSpacing w:val="0"/>
        <w:rPr>
          <w:rFonts w:ascii="Times New Roman" w:hAnsi="Times New Roman"/>
          <w:b/>
          <w:sz w:val="20"/>
        </w:rPr>
      </w:pPr>
      <w:r w:rsidRPr="001D251F">
        <w:rPr>
          <w:rFonts w:ascii="Times New Roman" w:hAnsi="Times New Roman"/>
          <w:b/>
          <w:sz w:val="20"/>
        </w:rPr>
        <w:t>Perhitungan Kapasitas Saluran</w:t>
      </w:r>
    </w:p>
    <w:p w14:paraId="533B7704" w14:textId="2BBC308A" w:rsidR="00657CF6" w:rsidRDefault="00466DB0" w:rsidP="00742671">
      <w:pPr>
        <w:pStyle w:val="BodyText"/>
        <w:spacing w:line="276" w:lineRule="auto"/>
        <w:ind w:firstLine="284"/>
      </w:pPr>
      <w:r>
        <w:t>Digunakan saluran terbuka dengan bentuk setengah lingkaran. Saluran dengan bentuk ini umumnya digunakan untuk saluran perumahan penduduk dan pada sisi jalan perumahan yang padat.</w:t>
      </w:r>
      <w:r w:rsidR="00B31EFB">
        <w:t xml:space="preserve"> Perhitungan kapasitas saluran dapat dilihat pada tabel 14.</w:t>
      </w:r>
    </w:p>
    <w:p w14:paraId="70B01568" w14:textId="77777777" w:rsidR="0012453B" w:rsidRPr="00710D9E" w:rsidRDefault="0012453B" w:rsidP="00742671">
      <w:pPr>
        <w:pStyle w:val="BodyText"/>
        <w:spacing w:line="276" w:lineRule="auto"/>
        <w:ind w:firstLine="284"/>
      </w:pPr>
    </w:p>
    <w:p w14:paraId="677E8329" w14:textId="73A5CDD8" w:rsidR="009255BF" w:rsidRPr="0071762A" w:rsidRDefault="009255BF" w:rsidP="003E164D">
      <w:pPr>
        <w:pStyle w:val="BodyText"/>
        <w:spacing w:line="276" w:lineRule="auto"/>
        <w:ind w:left="492" w:right="357"/>
        <w:jc w:val="center"/>
        <w:rPr>
          <w:sz w:val="18"/>
          <w:szCs w:val="18"/>
        </w:rPr>
      </w:pPr>
      <w:r w:rsidRPr="0071762A">
        <w:rPr>
          <w:noProof/>
          <w:sz w:val="18"/>
          <w:szCs w:val="18"/>
          <w:lang w:val="en-GB" w:eastAsia="en-GB"/>
        </w:rPr>
        <w:drawing>
          <wp:anchor distT="0" distB="0" distL="114300" distR="114300" simplePos="0" relativeHeight="251764224" behindDoc="0" locked="0" layoutInCell="1" allowOverlap="1" wp14:anchorId="394E70BA" wp14:editId="6652C383">
            <wp:simplePos x="0" y="0"/>
            <wp:positionH relativeFrom="column">
              <wp:align>left</wp:align>
            </wp:positionH>
            <wp:positionV relativeFrom="paragraph">
              <wp:posOffset>175202</wp:posOffset>
            </wp:positionV>
            <wp:extent cx="3230245" cy="476250"/>
            <wp:effectExtent l="0" t="0" r="8255"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230245" cy="476250"/>
                    </a:xfrm>
                    <a:prstGeom prst="rect">
                      <a:avLst/>
                    </a:prstGeom>
                  </pic:spPr>
                </pic:pic>
              </a:graphicData>
            </a:graphic>
            <wp14:sizeRelH relativeFrom="margin">
              <wp14:pctWidth>0</wp14:pctWidth>
            </wp14:sizeRelH>
            <wp14:sizeRelV relativeFrom="margin">
              <wp14:pctHeight>0</wp14:pctHeight>
            </wp14:sizeRelV>
          </wp:anchor>
        </w:drawing>
      </w:r>
      <w:r w:rsidR="00857E66" w:rsidRPr="0071762A">
        <w:rPr>
          <w:sz w:val="18"/>
          <w:szCs w:val="18"/>
        </w:rPr>
        <w:t>Tabel 14</w:t>
      </w:r>
      <w:r w:rsidR="006A23D9" w:rsidRPr="0071762A">
        <w:rPr>
          <w:sz w:val="18"/>
          <w:szCs w:val="18"/>
        </w:rPr>
        <w:t xml:space="preserve">. </w:t>
      </w:r>
      <w:r w:rsidR="00657CF6" w:rsidRPr="0071762A">
        <w:rPr>
          <w:sz w:val="18"/>
          <w:szCs w:val="18"/>
        </w:rPr>
        <w:t>Perhitungan Kapasitas Saluran</w:t>
      </w:r>
    </w:p>
    <w:p w14:paraId="5B35DBB8" w14:textId="6C6CED23" w:rsidR="008D4065" w:rsidRDefault="008D4065" w:rsidP="003E164D">
      <w:pPr>
        <w:pStyle w:val="BodyText"/>
        <w:spacing w:line="276" w:lineRule="auto"/>
        <w:ind w:firstLine="0"/>
        <w:rPr>
          <w:sz w:val="16"/>
          <w:szCs w:val="16"/>
        </w:rPr>
      </w:pPr>
      <w:r w:rsidRPr="00782AFD">
        <w:rPr>
          <w:sz w:val="16"/>
          <w:szCs w:val="16"/>
        </w:rPr>
        <w:t>Sumber : Perhitungan</w:t>
      </w:r>
    </w:p>
    <w:p w14:paraId="2E322680" w14:textId="77777777" w:rsidR="0012453B" w:rsidRPr="00782AFD" w:rsidRDefault="0012453B" w:rsidP="003E164D">
      <w:pPr>
        <w:pStyle w:val="BodyText"/>
        <w:spacing w:line="276" w:lineRule="auto"/>
        <w:ind w:firstLine="0"/>
        <w:rPr>
          <w:sz w:val="16"/>
          <w:szCs w:val="16"/>
        </w:rPr>
      </w:pPr>
    </w:p>
    <w:p w14:paraId="7748BE9A" w14:textId="18FD9943" w:rsidR="00F611C4" w:rsidRPr="006922FC" w:rsidRDefault="00CC129C" w:rsidP="006922FC">
      <w:pPr>
        <w:pStyle w:val="BodyText"/>
        <w:spacing w:line="276" w:lineRule="auto"/>
        <w:ind w:firstLine="284"/>
      </w:pPr>
      <w:r w:rsidRPr="00710D9E">
        <w:t xml:space="preserve">Berdasarkan perhitungan kapasitas saluran pada tabel diatas memperoleh harga </w:t>
      </w:r>
      <w:r w:rsidR="009255BF">
        <w:t>sebesar 0.094</w:t>
      </w:r>
      <w:r w:rsidR="00657CF6" w:rsidRPr="00710D9E">
        <w:t>m3/det</w:t>
      </w:r>
      <w:r w:rsidR="009255BF">
        <w:t>ik</w:t>
      </w:r>
      <w:r w:rsidR="00657CF6" w:rsidRPr="00710D9E">
        <w:t>,</w:t>
      </w:r>
      <w:r w:rsidR="00B31EFB">
        <w:t xml:space="preserve"> rumus untuk menghitung kapasitas saluran dapat dilihat pada rumus (6)</w:t>
      </w:r>
      <w:r w:rsidR="00390908" w:rsidRPr="00710D9E">
        <w:t>.</w:t>
      </w:r>
    </w:p>
    <w:p w14:paraId="508CF74C" w14:textId="1A8F9A35" w:rsidR="00F611C4" w:rsidRPr="0071762A" w:rsidRDefault="0012453B" w:rsidP="003E164D">
      <w:pPr>
        <w:pStyle w:val="BodyText"/>
        <w:spacing w:line="276" w:lineRule="auto"/>
        <w:ind w:firstLine="0"/>
        <w:jc w:val="center"/>
        <w:rPr>
          <w:noProof/>
          <w:sz w:val="18"/>
          <w:szCs w:val="18"/>
          <w:lang w:val="en-GB" w:eastAsia="en-GB"/>
        </w:rPr>
      </w:pPr>
      <w:r w:rsidRPr="0071762A">
        <w:rPr>
          <w:noProof/>
          <w:sz w:val="18"/>
          <w:szCs w:val="18"/>
          <w:lang w:val="en-GB" w:eastAsia="en-GB"/>
        </w:rPr>
        <w:drawing>
          <wp:anchor distT="0" distB="0" distL="114300" distR="114300" simplePos="0" relativeHeight="251765248" behindDoc="0" locked="0" layoutInCell="1" allowOverlap="1" wp14:anchorId="62114AD8" wp14:editId="4B71A791">
            <wp:simplePos x="0" y="0"/>
            <wp:positionH relativeFrom="column">
              <wp:align>right</wp:align>
            </wp:positionH>
            <wp:positionV relativeFrom="paragraph">
              <wp:posOffset>145415</wp:posOffset>
            </wp:positionV>
            <wp:extent cx="2946400" cy="560070"/>
            <wp:effectExtent l="0" t="0" r="635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946400" cy="560070"/>
                    </a:xfrm>
                    <a:prstGeom prst="rect">
                      <a:avLst/>
                    </a:prstGeom>
                  </pic:spPr>
                </pic:pic>
              </a:graphicData>
            </a:graphic>
          </wp:anchor>
        </w:drawing>
      </w:r>
      <w:r w:rsidR="00857E66" w:rsidRPr="0071762A">
        <w:rPr>
          <w:sz w:val="18"/>
          <w:szCs w:val="18"/>
        </w:rPr>
        <w:t>Tabel 15</w:t>
      </w:r>
      <w:r w:rsidR="008D4065" w:rsidRPr="0071762A">
        <w:rPr>
          <w:sz w:val="18"/>
          <w:szCs w:val="18"/>
        </w:rPr>
        <w:t xml:space="preserve">. </w:t>
      </w:r>
      <w:r w:rsidR="00856DAD" w:rsidRPr="0071762A">
        <w:rPr>
          <w:sz w:val="18"/>
          <w:szCs w:val="18"/>
        </w:rPr>
        <w:t>Kontrol Saluran</w:t>
      </w:r>
      <w:r w:rsidR="006601AA" w:rsidRPr="0071762A">
        <w:rPr>
          <w:noProof/>
          <w:sz w:val="18"/>
          <w:szCs w:val="18"/>
          <w:lang w:val="en-GB" w:eastAsia="en-GB"/>
        </w:rPr>
        <w:t xml:space="preserve"> </w:t>
      </w:r>
    </w:p>
    <w:p w14:paraId="3358466B" w14:textId="21FE9CE2" w:rsidR="00856DAD" w:rsidRPr="00782AFD" w:rsidRDefault="00856DAD" w:rsidP="003E164D">
      <w:pPr>
        <w:pStyle w:val="BodyText"/>
        <w:spacing w:line="276" w:lineRule="auto"/>
        <w:ind w:firstLine="0"/>
        <w:rPr>
          <w:sz w:val="16"/>
          <w:szCs w:val="16"/>
        </w:rPr>
      </w:pPr>
      <w:r w:rsidRPr="00782AFD">
        <w:rPr>
          <w:sz w:val="16"/>
          <w:szCs w:val="16"/>
        </w:rPr>
        <w:t>Sumber : Perhitungan</w:t>
      </w:r>
    </w:p>
    <w:p w14:paraId="5653EFD3" w14:textId="7D2299C0" w:rsidR="008D4065" w:rsidRPr="00710D9E" w:rsidRDefault="008D4065" w:rsidP="003E164D">
      <w:pPr>
        <w:pStyle w:val="BodyText"/>
        <w:spacing w:line="276" w:lineRule="auto"/>
        <w:ind w:firstLine="0"/>
      </w:pPr>
    </w:p>
    <w:p w14:paraId="5C923F53" w14:textId="13F5D984" w:rsidR="00856DAD" w:rsidRPr="00710D9E" w:rsidRDefault="00856DAD" w:rsidP="003E164D">
      <w:pPr>
        <w:pStyle w:val="BodyText"/>
        <w:spacing w:line="276" w:lineRule="auto"/>
        <w:ind w:right="132" w:firstLine="284"/>
      </w:pPr>
      <w:r w:rsidRPr="00710D9E">
        <w:t>Berdasarkan perhitungan debit kawasan</w:t>
      </w:r>
      <w:r w:rsidR="006922FC">
        <w:t xml:space="preserve"> pada tabel 13</w:t>
      </w:r>
      <w:r w:rsidRPr="00710D9E">
        <w:t xml:space="preserve"> dan perhitungan kapasitas saluran</w:t>
      </w:r>
      <w:r w:rsidR="006922FC">
        <w:t xml:space="preserve"> pada tabel 14</w:t>
      </w:r>
      <w:r w:rsidRPr="00710D9E">
        <w:t xml:space="preserve"> menunjukan nilai debit kawasan tidak lebih besar dibandingkan nilai kapasitas saluran</w:t>
      </w:r>
      <w:r w:rsidR="006922FC">
        <w:t xml:space="preserve"> yang dapat dilihat pada tabel 15,</w:t>
      </w:r>
      <w:r w:rsidRPr="00710D9E">
        <w:t xml:space="preserve"> sehingga saluran tersebut mampu mengalirkan air menuju kolam tampung dengan baik. </w:t>
      </w:r>
      <w:r w:rsidRPr="00710D9E">
        <w:lastRenderedPageBreak/>
        <w:t>Langkah selanjutnya adalah men</w:t>
      </w:r>
      <w:r w:rsidR="006922FC">
        <w:t>ghitung besarnya debit limpasan.</w:t>
      </w:r>
    </w:p>
    <w:p w14:paraId="719445CA" w14:textId="02937E09" w:rsidR="00297A4C" w:rsidRPr="00710D9E" w:rsidRDefault="00297A4C" w:rsidP="003E164D">
      <w:pPr>
        <w:pStyle w:val="BodyText"/>
        <w:spacing w:line="276" w:lineRule="auto"/>
        <w:ind w:right="132" w:firstLine="284"/>
      </w:pPr>
    </w:p>
    <w:p w14:paraId="60465323" w14:textId="3100DE66" w:rsidR="004D354A" w:rsidRPr="001D251F" w:rsidRDefault="004D354A" w:rsidP="008D4065">
      <w:pPr>
        <w:pStyle w:val="BodyText"/>
        <w:widowControl w:val="0"/>
        <w:autoSpaceDE w:val="0"/>
        <w:autoSpaceDN w:val="0"/>
        <w:spacing w:line="276" w:lineRule="auto"/>
        <w:ind w:right="135" w:firstLine="0"/>
        <w:rPr>
          <w:b/>
        </w:rPr>
      </w:pPr>
      <w:r w:rsidRPr="001D251F">
        <w:rPr>
          <w:b/>
        </w:rPr>
        <w:t>Perhitungan Besarnya Limpasan dan Perencanaan Kolam Tampung Dalam Kawasan</w:t>
      </w:r>
    </w:p>
    <w:p w14:paraId="79249284" w14:textId="6C863B10" w:rsidR="009255BF" w:rsidRDefault="009255BF" w:rsidP="009255BF">
      <w:pPr>
        <w:pStyle w:val="BodyText"/>
        <w:widowControl w:val="0"/>
        <w:autoSpaceDE w:val="0"/>
        <w:autoSpaceDN w:val="0"/>
        <w:spacing w:line="276" w:lineRule="auto"/>
        <w:ind w:right="135" w:firstLine="284"/>
      </w:pPr>
      <w:r>
        <w:t>Pada perhitungan debit limpasan ini, nilai debit kawasan yang diperoleh di jumlahkan dengan debit air kotor dari seluruh hunian yang berda di Perumahan Bunder Asri Residence. Diketahui untuk penghuni setiap rumah berksiar antara 4-5 orang dalam satu rumah, kebutuhan air bersih untuk 1 orang sebesar 150 liter dan besar air kotor yang dihasilkan sebesar 60% maka diperoleh nilai air kotor sebesar 0.000104m</w:t>
      </w:r>
      <w:r>
        <w:rPr>
          <w:vertAlign w:val="superscript"/>
        </w:rPr>
        <w:t>3</w:t>
      </w:r>
      <w:r>
        <w:t>/detik.</w:t>
      </w:r>
    </w:p>
    <w:p w14:paraId="44225603" w14:textId="049DC6FF" w:rsidR="006922FC" w:rsidRDefault="006922FC" w:rsidP="009255BF">
      <w:pPr>
        <w:pStyle w:val="BodyText"/>
        <w:widowControl w:val="0"/>
        <w:autoSpaceDE w:val="0"/>
        <w:autoSpaceDN w:val="0"/>
        <w:spacing w:line="276" w:lineRule="auto"/>
        <w:ind w:right="135" w:firstLine="284"/>
      </w:pPr>
      <w:r>
        <w:t>Perhitungan debit limpasan menggunakan data tc pada tabel 11, debit kawasan pada tabel 13, dan debit limbah air kotor pada perumahan. Perhitungan debit limpasan dapat dilihat pada tabel 16.</w:t>
      </w:r>
    </w:p>
    <w:p w14:paraId="2A0C031D" w14:textId="33E7CE13" w:rsidR="006922FC" w:rsidRDefault="00C71A60" w:rsidP="009255BF">
      <w:pPr>
        <w:pStyle w:val="BodyText"/>
        <w:widowControl w:val="0"/>
        <w:autoSpaceDE w:val="0"/>
        <w:autoSpaceDN w:val="0"/>
        <w:spacing w:line="276" w:lineRule="auto"/>
        <w:ind w:right="135" w:firstLine="284"/>
      </w:pPr>
      <w:r>
        <w:rPr>
          <w:noProof/>
          <w:lang w:val="en-GB" w:eastAsia="en-GB"/>
        </w:rPr>
        <w:drawing>
          <wp:anchor distT="0" distB="0" distL="0" distR="0" simplePos="0" relativeHeight="251752960" behindDoc="1" locked="0" layoutInCell="1" allowOverlap="1" wp14:anchorId="00CF67F7" wp14:editId="3C8020FF">
            <wp:simplePos x="0" y="0"/>
            <wp:positionH relativeFrom="margin">
              <wp:align>center</wp:align>
            </wp:positionH>
            <wp:positionV relativeFrom="paragraph">
              <wp:posOffset>5715</wp:posOffset>
            </wp:positionV>
            <wp:extent cx="3974465" cy="4746625"/>
            <wp:effectExtent l="0" t="0" r="6985" b="0"/>
            <wp:wrapNone/>
            <wp:docPr id="3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974465" cy="4746625"/>
                    </a:xfrm>
                    <a:prstGeom prst="rect">
                      <a:avLst/>
                    </a:prstGeom>
                  </pic:spPr>
                </pic:pic>
              </a:graphicData>
            </a:graphic>
          </wp:anchor>
        </w:drawing>
      </w:r>
    </w:p>
    <w:p w14:paraId="57F74A8D" w14:textId="5C803BFE" w:rsidR="00D124D8" w:rsidRPr="0071762A" w:rsidRDefault="0056439F" w:rsidP="0056439F">
      <w:pPr>
        <w:pStyle w:val="BodyText"/>
        <w:widowControl w:val="0"/>
        <w:autoSpaceDE w:val="0"/>
        <w:autoSpaceDN w:val="0"/>
        <w:spacing w:line="276" w:lineRule="auto"/>
        <w:ind w:right="135" w:firstLine="0"/>
        <w:jc w:val="center"/>
        <w:rPr>
          <w:noProof/>
          <w:sz w:val="18"/>
          <w:szCs w:val="18"/>
          <w:lang w:val="en-GB" w:eastAsia="en-GB"/>
        </w:rPr>
      </w:pPr>
      <w:r w:rsidRPr="0071762A">
        <w:rPr>
          <w:noProof/>
          <w:sz w:val="18"/>
          <w:szCs w:val="18"/>
          <w:lang w:val="en-GB" w:eastAsia="en-GB"/>
        </w:rPr>
        <w:drawing>
          <wp:anchor distT="0" distB="0" distL="114300" distR="114300" simplePos="0" relativeHeight="251766272" behindDoc="0" locked="0" layoutInCell="1" allowOverlap="1" wp14:anchorId="79A9D433" wp14:editId="772B0E86">
            <wp:simplePos x="0" y="0"/>
            <wp:positionH relativeFrom="column">
              <wp:posOffset>326048</wp:posOffset>
            </wp:positionH>
            <wp:positionV relativeFrom="paragraph">
              <wp:posOffset>206912</wp:posOffset>
            </wp:positionV>
            <wp:extent cx="2274570" cy="1019810"/>
            <wp:effectExtent l="0" t="0" r="0" b="889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274570" cy="1019810"/>
                    </a:xfrm>
                    <a:prstGeom prst="rect">
                      <a:avLst/>
                    </a:prstGeom>
                  </pic:spPr>
                </pic:pic>
              </a:graphicData>
            </a:graphic>
            <wp14:sizeRelH relativeFrom="margin">
              <wp14:pctWidth>0</wp14:pctWidth>
            </wp14:sizeRelH>
            <wp14:sizeRelV relativeFrom="margin">
              <wp14:pctHeight>0</wp14:pctHeight>
            </wp14:sizeRelV>
          </wp:anchor>
        </w:drawing>
      </w:r>
      <w:r w:rsidR="00857E66" w:rsidRPr="0071762A">
        <w:rPr>
          <w:sz w:val="18"/>
          <w:szCs w:val="18"/>
        </w:rPr>
        <w:t>Tabel 16</w:t>
      </w:r>
      <w:r w:rsidR="008D4065" w:rsidRPr="0071762A">
        <w:rPr>
          <w:sz w:val="18"/>
          <w:szCs w:val="18"/>
        </w:rPr>
        <w:t xml:space="preserve">. </w:t>
      </w:r>
      <w:r w:rsidR="00856DAD" w:rsidRPr="0071762A">
        <w:rPr>
          <w:sz w:val="18"/>
          <w:szCs w:val="18"/>
        </w:rPr>
        <w:t>Perhitungan Debit Limpasan</w:t>
      </w:r>
    </w:p>
    <w:p w14:paraId="1D6D6E3E" w14:textId="08579B73" w:rsidR="008D4065" w:rsidRDefault="00856DAD" w:rsidP="00D124D8">
      <w:pPr>
        <w:pStyle w:val="BodyText"/>
        <w:spacing w:line="276" w:lineRule="auto"/>
        <w:ind w:left="426" w:firstLine="0"/>
        <w:rPr>
          <w:sz w:val="16"/>
          <w:szCs w:val="16"/>
        </w:rPr>
      </w:pPr>
      <w:r w:rsidRPr="00782AFD">
        <w:rPr>
          <w:sz w:val="16"/>
          <w:szCs w:val="16"/>
        </w:rPr>
        <w:t>Sumber : Perhitungan</w:t>
      </w:r>
    </w:p>
    <w:p w14:paraId="4CEACE83" w14:textId="388D8DAF" w:rsidR="0056439F" w:rsidRPr="00D124D8" w:rsidRDefault="0056439F" w:rsidP="00D124D8">
      <w:pPr>
        <w:pStyle w:val="BodyText"/>
        <w:spacing w:line="276" w:lineRule="auto"/>
        <w:ind w:left="426" w:firstLine="0"/>
        <w:rPr>
          <w:sz w:val="16"/>
          <w:szCs w:val="16"/>
        </w:rPr>
      </w:pPr>
    </w:p>
    <w:p w14:paraId="6B6F1A40" w14:textId="1153B943" w:rsidR="00113F3B" w:rsidRPr="00841BF0" w:rsidRDefault="00113F3B" w:rsidP="00113F3B">
      <w:pPr>
        <w:pStyle w:val="BodyText"/>
        <w:spacing w:line="276" w:lineRule="auto"/>
        <w:ind w:firstLine="284"/>
        <w:rPr>
          <w:i/>
        </w:rPr>
      </w:pPr>
      <w:r>
        <w:t>Berdasarkan perhitungan debit limpasan</w:t>
      </w:r>
      <w:r w:rsidR="006922FC">
        <w:t xml:space="preserve"> pada tabel 16</w:t>
      </w:r>
      <w:r>
        <w:t xml:space="preserve"> di</w:t>
      </w:r>
      <w:r w:rsidR="003C2DAF">
        <w:t>peroleh nilai debit limpasan maksimum</w:t>
      </w:r>
      <w:r>
        <w:t xml:space="preserve"> pad</w:t>
      </w:r>
      <w:r w:rsidR="00D124D8">
        <w:t>a periode ulang 5 tahun yaitu 70,987</w:t>
      </w:r>
      <w:r w:rsidR="00841BF0">
        <w:t>m</w:t>
      </w:r>
      <w:r w:rsidR="00841BF0">
        <w:rPr>
          <w:vertAlign w:val="superscript"/>
        </w:rPr>
        <w:t>3</w:t>
      </w:r>
      <w:r w:rsidR="00841BF0">
        <w:t xml:space="preserve"> sedangkan untuk periode ulang 10 tahun diperoleh </w:t>
      </w:r>
      <w:r w:rsidR="00D124D8">
        <w:t>163,734</w:t>
      </w:r>
      <w:r w:rsidR="00841BF0">
        <w:t>m</w:t>
      </w:r>
      <w:r w:rsidR="00841BF0">
        <w:rPr>
          <w:vertAlign w:val="superscript"/>
        </w:rPr>
        <w:t>3</w:t>
      </w:r>
      <w:r w:rsidR="00841BF0">
        <w:t xml:space="preserve">. </w:t>
      </w:r>
    </w:p>
    <w:p w14:paraId="661CF12C" w14:textId="42D872A4" w:rsidR="006601AA" w:rsidRDefault="006601AA" w:rsidP="003E164D">
      <w:pPr>
        <w:pStyle w:val="BodyText"/>
        <w:spacing w:line="276" w:lineRule="auto"/>
        <w:ind w:firstLine="0"/>
      </w:pPr>
    </w:p>
    <w:p w14:paraId="06D5E4A2" w14:textId="4E7C0FB7" w:rsidR="001D251F" w:rsidRDefault="001D251F" w:rsidP="003E164D">
      <w:pPr>
        <w:pStyle w:val="BodyText"/>
        <w:spacing w:line="276" w:lineRule="auto"/>
        <w:ind w:firstLine="0"/>
        <w:rPr>
          <w:b/>
        </w:rPr>
      </w:pPr>
      <w:r>
        <w:rPr>
          <w:b/>
        </w:rPr>
        <w:t>Perhitungan Kapasitas Kolam Tampung</w:t>
      </w:r>
    </w:p>
    <w:p w14:paraId="67A03772" w14:textId="349283BE" w:rsidR="001D251F" w:rsidRDefault="001D251F" w:rsidP="001D251F">
      <w:pPr>
        <w:pStyle w:val="BodyText"/>
        <w:spacing w:line="276" w:lineRule="auto"/>
        <w:ind w:firstLine="284"/>
      </w:pPr>
      <w:r>
        <w:t>Direncanakan kolam tampung dengan luas lahan 50m</w:t>
      </w:r>
      <w:r>
        <w:rPr>
          <w:vertAlign w:val="superscript"/>
        </w:rPr>
        <w:t xml:space="preserve">2 </w:t>
      </w:r>
      <w:r w:rsidR="00D124D8">
        <w:t xml:space="preserve"> dengan kedalaman efektif 1.9m dan tinggi jagaan 0.20m atau dengan volume 95</w:t>
      </w:r>
      <w:r>
        <w:t>m</w:t>
      </w:r>
      <w:r>
        <w:rPr>
          <w:vertAlign w:val="superscript"/>
        </w:rPr>
        <w:t>3</w:t>
      </w:r>
      <w:r>
        <w:t xml:space="preserve">. </w:t>
      </w:r>
      <w:r w:rsidR="003C2DAF">
        <w:t>Berdasarkan debit limpasan maksumum pada tabel 16 maka dapat ditentukan kapasitas saluran yang dapat di lihat pada tabel 17.</w:t>
      </w:r>
    </w:p>
    <w:p w14:paraId="75FCA9BC" w14:textId="5D2109E9" w:rsidR="003C2DAF" w:rsidRPr="001D251F" w:rsidRDefault="003C2DAF" w:rsidP="001D251F">
      <w:pPr>
        <w:pStyle w:val="BodyText"/>
        <w:spacing w:line="276" w:lineRule="auto"/>
        <w:ind w:firstLine="284"/>
      </w:pPr>
    </w:p>
    <w:p w14:paraId="3FA841D6" w14:textId="57860AE8" w:rsidR="007558CF" w:rsidRPr="0071762A" w:rsidRDefault="00C71A60" w:rsidP="006601AA">
      <w:pPr>
        <w:pStyle w:val="BodyText"/>
        <w:spacing w:line="276" w:lineRule="auto"/>
        <w:ind w:firstLine="0"/>
        <w:jc w:val="center"/>
        <w:rPr>
          <w:sz w:val="18"/>
          <w:szCs w:val="18"/>
        </w:rPr>
      </w:pPr>
      <w:r>
        <w:rPr>
          <w:noProof/>
          <w:lang w:val="en-GB" w:eastAsia="en-GB"/>
        </w:rPr>
        <w:drawing>
          <wp:anchor distT="0" distB="0" distL="114300" distR="114300" simplePos="0" relativeHeight="251782656" behindDoc="0" locked="0" layoutInCell="1" allowOverlap="1" wp14:anchorId="01923E06" wp14:editId="268BCF77">
            <wp:simplePos x="0" y="0"/>
            <wp:positionH relativeFrom="column">
              <wp:align>right</wp:align>
            </wp:positionH>
            <wp:positionV relativeFrom="paragraph">
              <wp:posOffset>136525</wp:posOffset>
            </wp:positionV>
            <wp:extent cx="2946400" cy="546100"/>
            <wp:effectExtent l="0" t="0" r="6350" b="635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2946400" cy="546100"/>
                    </a:xfrm>
                    <a:prstGeom prst="rect">
                      <a:avLst/>
                    </a:prstGeom>
                  </pic:spPr>
                </pic:pic>
              </a:graphicData>
            </a:graphic>
          </wp:anchor>
        </w:drawing>
      </w:r>
      <w:r w:rsidR="00857E66" w:rsidRPr="0071762A">
        <w:rPr>
          <w:sz w:val="18"/>
          <w:szCs w:val="18"/>
        </w:rPr>
        <w:t>Tabel 17</w:t>
      </w:r>
      <w:r w:rsidR="008D4065" w:rsidRPr="0071762A">
        <w:rPr>
          <w:sz w:val="18"/>
          <w:szCs w:val="18"/>
        </w:rPr>
        <w:t xml:space="preserve">. </w:t>
      </w:r>
      <w:r w:rsidR="006601AA" w:rsidRPr="0071762A">
        <w:rPr>
          <w:sz w:val="18"/>
          <w:szCs w:val="18"/>
        </w:rPr>
        <w:t>Kontrol Kolam Tampung</w:t>
      </w:r>
    </w:p>
    <w:p w14:paraId="53F264D0" w14:textId="457C7677" w:rsidR="006601AA" w:rsidRPr="00782AFD" w:rsidRDefault="006601AA" w:rsidP="006601AA">
      <w:pPr>
        <w:pStyle w:val="BodyText"/>
        <w:spacing w:line="276" w:lineRule="auto"/>
        <w:ind w:firstLine="0"/>
        <w:rPr>
          <w:sz w:val="16"/>
          <w:szCs w:val="16"/>
        </w:rPr>
      </w:pPr>
      <w:r w:rsidRPr="00782AFD">
        <w:rPr>
          <w:sz w:val="16"/>
          <w:szCs w:val="16"/>
        </w:rPr>
        <w:t>Sumber: Perhitungan</w:t>
      </w:r>
    </w:p>
    <w:p w14:paraId="462F3E14" w14:textId="024C2B27" w:rsidR="008D4065" w:rsidRDefault="008D4065" w:rsidP="006601AA">
      <w:pPr>
        <w:pStyle w:val="BodyText"/>
        <w:spacing w:line="276" w:lineRule="auto"/>
        <w:ind w:firstLine="0"/>
      </w:pPr>
    </w:p>
    <w:p w14:paraId="4D72711A" w14:textId="17570203" w:rsidR="006601AA" w:rsidRDefault="00841BF0" w:rsidP="00841BF0">
      <w:pPr>
        <w:pStyle w:val="BodyText"/>
        <w:spacing w:line="276" w:lineRule="auto"/>
        <w:ind w:firstLine="284"/>
      </w:pPr>
      <w:r>
        <w:t>Beradasarkan nilai yang diperoleh untu</w:t>
      </w:r>
      <w:r w:rsidR="003C2DAF">
        <w:t>k kapasitas kolam tampung pada tabel 17,</w:t>
      </w:r>
      <w:r>
        <w:t xml:space="preserve"> dapat disimpulkan bahwa lahan ko</w:t>
      </w:r>
      <w:r w:rsidR="00D124D8">
        <w:t>lam tampung dengan kedalaman efektif 1.9</w:t>
      </w:r>
      <w:r>
        <w:t xml:space="preserve">m serta tinggi jagaan 0.20m dapat </w:t>
      </w:r>
      <w:r w:rsidR="00C71A60">
        <w:t>menampung air dengan baik. M</w:t>
      </w:r>
      <w:r>
        <w:t>ekanisme kerja kolam tampung tersebut dimulai dari air hujan yang melimpas pada permukaan kemudian</w:t>
      </w:r>
      <w:r w:rsidR="006A23D9">
        <w:t xml:space="preserve"> air tersebut menuju ke saluran, oleh saluran air diteruskan menuju kolam tampungan</w:t>
      </w:r>
      <w:r w:rsidR="00E3120B">
        <w:t>.</w:t>
      </w:r>
      <w:r w:rsidR="00C71A60">
        <w:t xml:space="preserve"> D</w:t>
      </w:r>
      <w:r w:rsidR="00D06C4C">
        <w:t>ebit air</w:t>
      </w:r>
      <w:r w:rsidR="00C71A60">
        <w:t xml:space="preserve"> yang terjadi</w:t>
      </w:r>
      <w:r w:rsidR="00D06C4C">
        <w:t xml:space="preserve"> pada </w:t>
      </w:r>
      <w:r w:rsidR="00D06C4C">
        <w:lastRenderedPageBreak/>
        <w:t>kolam tampung tidak langsung dialirkan ke saluran luar kawasan, maka diperlukan pompa air untuk menguras kolam tersebut apabila kondisi cuaca sedang kemarau sehingga ketika musim hujan datang kondisi kolam tampung sedang kosong dan dapat menampung debit air dengan baik.</w:t>
      </w:r>
      <w:r w:rsidR="00474D15">
        <w:t xml:space="preserve"> Tetap disediakan saluran kecil yang tingginya berada pada tinggi jagaan, apabila area tidak mengalami banjir air tetap dapat mengalir menuju luar kawasan sedikit demi sedikit dan menghemat energy untuk menguras kolam tampung tersebut.</w:t>
      </w:r>
    </w:p>
    <w:p w14:paraId="030C9C7E" w14:textId="5738EA4D" w:rsidR="004C25B8" w:rsidRPr="006922FC" w:rsidRDefault="00867572" w:rsidP="00841BF0">
      <w:pPr>
        <w:pStyle w:val="BodyText"/>
        <w:spacing w:line="276" w:lineRule="auto"/>
        <w:ind w:firstLine="284"/>
      </w:pPr>
      <w:r w:rsidRPr="00867572">
        <w:rPr>
          <w:noProof/>
          <w:lang w:val="en-GB" w:eastAsia="en-GB"/>
        </w:rPr>
        <w:drawing>
          <wp:anchor distT="0" distB="0" distL="114300" distR="114300" simplePos="0" relativeHeight="251783680" behindDoc="0" locked="0" layoutInCell="1" allowOverlap="1" wp14:anchorId="0E22BA43" wp14:editId="7D9EB00B">
            <wp:simplePos x="0" y="0"/>
            <wp:positionH relativeFrom="column">
              <wp:posOffset>99060</wp:posOffset>
            </wp:positionH>
            <wp:positionV relativeFrom="paragraph">
              <wp:posOffset>842010</wp:posOffset>
            </wp:positionV>
            <wp:extent cx="2792730" cy="1146810"/>
            <wp:effectExtent l="0" t="0" r="762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0131" t="21739" r="29514" b="15761"/>
                    <a:stretch/>
                  </pic:blipFill>
                  <pic:spPr bwMode="auto">
                    <a:xfrm>
                      <a:off x="0" y="0"/>
                      <a:ext cx="2792730" cy="11468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6C4C">
        <w:t>Digunakan pompa air dengan debit kuras sebesar 1100liter/menit atau 66m</w:t>
      </w:r>
      <w:r w:rsidR="00D06C4C">
        <w:rPr>
          <w:vertAlign w:val="superscript"/>
        </w:rPr>
        <w:t>3</w:t>
      </w:r>
      <w:r w:rsidR="00D06C4C">
        <w:t>/jam, sehingga dapat dihitung lamanya pengurasan debit air pada kolam tampung diperoleh lamanya pengurasan kurang lebih 2,5 jam hingga debit kolam tersebut terkuras habis.</w:t>
      </w:r>
    </w:p>
    <w:p w14:paraId="4CB74CDA" w14:textId="2B765C5B" w:rsidR="0056439F" w:rsidRDefault="0012453B" w:rsidP="00A03FF7">
      <w:pPr>
        <w:pStyle w:val="BodyText"/>
        <w:spacing w:line="276" w:lineRule="auto"/>
        <w:ind w:firstLine="284"/>
        <w:jc w:val="center"/>
        <w:rPr>
          <w:sz w:val="16"/>
          <w:szCs w:val="16"/>
        </w:rPr>
      </w:pPr>
      <w:r>
        <w:rPr>
          <w:sz w:val="16"/>
          <w:szCs w:val="16"/>
        </w:rPr>
        <w:t>Gambar 5</w:t>
      </w:r>
      <w:r w:rsidR="0056439F">
        <w:rPr>
          <w:sz w:val="16"/>
          <w:szCs w:val="16"/>
        </w:rPr>
        <w:t>. Kolam Tampung Rencana</w:t>
      </w:r>
    </w:p>
    <w:p w14:paraId="46476BA9" w14:textId="77777777" w:rsidR="0056439F" w:rsidRPr="0056439F" w:rsidRDefault="0056439F" w:rsidP="00297A4C">
      <w:pPr>
        <w:pStyle w:val="BodyText"/>
        <w:spacing w:line="276" w:lineRule="auto"/>
        <w:ind w:firstLine="284"/>
        <w:rPr>
          <w:sz w:val="16"/>
          <w:szCs w:val="16"/>
        </w:rPr>
      </w:pPr>
    </w:p>
    <w:p w14:paraId="1A45178C" w14:textId="7AABDAC3" w:rsidR="00C343A3" w:rsidRDefault="00E34372" w:rsidP="00297A4C">
      <w:pPr>
        <w:pStyle w:val="BodyText"/>
        <w:spacing w:line="276" w:lineRule="auto"/>
        <w:ind w:firstLine="284"/>
      </w:pPr>
      <w:r w:rsidRPr="00710D9E">
        <w:t>Perbedaan mendasar  artikel ini dengan artikel lainnya adalah</w:t>
      </w:r>
      <w:r w:rsidR="00B0419A">
        <w:t xml:space="preserve"> a</w:t>
      </w:r>
      <w:r w:rsidR="001C558B" w:rsidRPr="00710D9E">
        <w:t>rtikel ini</w:t>
      </w:r>
      <w:r w:rsidR="004C5658" w:rsidRPr="00710D9E">
        <w:t xml:space="preserve"> tidak hanya membahas perhitungan saluran ataupun debit saja seperti</w:t>
      </w:r>
      <w:r w:rsidR="00C03B96" w:rsidRPr="00710D9E">
        <w:t xml:space="preserve"> artikel lain y</w:t>
      </w:r>
      <w:r w:rsidR="001C558B" w:rsidRPr="00710D9E">
        <w:t>an</w:t>
      </w:r>
      <w:r w:rsidR="00C03B96" w:rsidRPr="00710D9E">
        <w:t>g sudah ada</w:t>
      </w:r>
      <w:r w:rsidR="004C5658" w:rsidRPr="00710D9E">
        <w:t>, akan tetapi didalam artikel saya menyertakan pembahasan perhitungan kolam tampung y</w:t>
      </w:r>
      <w:r w:rsidR="00C03B96" w:rsidRPr="00710D9E">
        <w:t>an</w:t>
      </w:r>
      <w:r w:rsidR="004C5658" w:rsidRPr="00710D9E">
        <w:t>g menjadi hal baru dan pembeda dari artikel lain tentunya</w:t>
      </w:r>
      <w:r w:rsidR="00C343A3" w:rsidRPr="00710D9E">
        <w:t>.</w:t>
      </w:r>
    </w:p>
    <w:p w14:paraId="3D2CFB70" w14:textId="77777777" w:rsidR="0012453B" w:rsidRPr="00710D9E" w:rsidRDefault="0012453B" w:rsidP="00297A4C">
      <w:pPr>
        <w:pStyle w:val="BodyText"/>
        <w:spacing w:line="276" w:lineRule="auto"/>
        <w:ind w:firstLine="284"/>
      </w:pPr>
    </w:p>
    <w:p w14:paraId="67A518B1" w14:textId="56427D8E" w:rsidR="00A7104A" w:rsidRPr="00165B5B" w:rsidRDefault="00165B5B" w:rsidP="00DC4CCD">
      <w:pPr>
        <w:pStyle w:val="BodyText"/>
        <w:spacing w:line="276" w:lineRule="auto"/>
        <w:ind w:firstLine="0"/>
        <w:rPr>
          <w:b/>
        </w:rPr>
      </w:pPr>
      <w:r>
        <w:rPr>
          <w:b/>
        </w:rPr>
        <w:t>PENUTUP</w:t>
      </w:r>
    </w:p>
    <w:p w14:paraId="43B13F67" w14:textId="61586701" w:rsidR="00A7104A" w:rsidRPr="00710D9E" w:rsidRDefault="00165B5B" w:rsidP="00DC4CCD">
      <w:pPr>
        <w:pStyle w:val="BodyText"/>
        <w:spacing w:line="276" w:lineRule="auto"/>
        <w:ind w:firstLine="0"/>
        <w:rPr>
          <w:b/>
        </w:rPr>
      </w:pPr>
      <w:r>
        <w:rPr>
          <w:b/>
        </w:rPr>
        <w:t>Kesimpulan</w:t>
      </w:r>
    </w:p>
    <w:p w14:paraId="01DA2AFD" w14:textId="14AF4785" w:rsidR="00D9557C" w:rsidRPr="00710D9E" w:rsidRDefault="00D9557C" w:rsidP="00FE2699">
      <w:pPr>
        <w:pStyle w:val="BodyText"/>
        <w:spacing w:line="276" w:lineRule="auto"/>
        <w:ind w:firstLine="142"/>
      </w:pPr>
      <w:r w:rsidRPr="00710D9E">
        <w:t>Berdasarkan hasil perhitungan pada pembahasan analisis debit limpasan dan kapasitas kolam tampung pada Perumahan Bunder Asri Residence, maka diperoleh kesimpulan sebagai berikut :</w:t>
      </w:r>
    </w:p>
    <w:p w14:paraId="595EFE8E" w14:textId="2E122422" w:rsidR="00132F06" w:rsidRDefault="007D25C5" w:rsidP="00132F06">
      <w:pPr>
        <w:pStyle w:val="BodyText"/>
        <w:numPr>
          <w:ilvl w:val="0"/>
          <w:numId w:val="40"/>
        </w:numPr>
        <w:spacing w:line="276" w:lineRule="auto"/>
        <w:ind w:left="284" w:hanging="284"/>
      </w:pPr>
      <w:r w:rsidRPr="00710D9E">
        <w:t xml:space="preserve">Berdasarkan hitungan distribusi, </w:t>
      </w:r>
      <w:r w:rsidR="003D7BFD" w:rsidRPr="00710D9E">
        <w:t>di</w:t>
      </w:r>
      <w:r w:rsidR="008C05D9" w:rsidRPr="00710D9E">
        <w:t>dapat</w:t>
      </w:r>
      <w:r w:rsidR="003D7BFD" w:rsidRPr="00710D9E">
        <w:t xml:space="preserve"> nilai </w:t>
      </w:r>
      <w:r w:rsidR="00132F06" w:rsidRPr="00710D9E">
        <w:t xml:space="preserve"> curah hujan periode 2 tahun (R</w:t>
      </w:r>
      <w:r w:rsidR="00132F06" w:rsidRPr="00710D9E">
        <w:rPr>
          <w:vertAlign w:val="subscript"/>
        </w:rPr>
        <w:t>2</w:t>
      </w:r>
      <w:r w:rsidR="00132F06" w:rsidRPr="00710D9E">
        <w:t>) 88.152 mm, curah hujan periode 5 tahun (R</w:t>
      </w:r>
      <w:r w:rsidR="00132F06" w:rsidRPr="00710D9E">
        <w:rPr>
          <w:vertAlign w:val="subscript"/>
        </w:rPr>
        <w:t>5</w:t>
      </w:r>
      <w:r w:rsidR="00132F06" w:rsidRPr="00710D9E">
        <w:t>) 109. 430 mm, curah hujan periode 10 tahun (R</w:t>
      </w:r>
      <w:r w:rsidR="00132F06" w:rsidRPr="00710D9E">
        <w:rPr>
          <w:vertAlign w:val="subscript"/>
        </w:rPr>
        <w:t>10</w:t>
      </w:r>
      <w:r w:rsidR="00132F06" w:rsidRPr="00710D9E">
        <w:t>) 126.245 mm</w:t>
      </w:r>
    </w:p>
    <w:p w14:paraId="7FF4F4CB" w14:textId="0B7A9BAA" w:rsidR="00C71A60" w:rsidRPr="00710D9E" w:rsidRDefault="00C71A60" w:rsidP="00132F06">
      <w:pPr>
        <w:pStyle w:val="BodyText"/>
        <w:numPr>
          <w:ilvl w:val="0"/>
          <w:numId w:val="40"/>
        </w:numPr>
        <w:spacing w:line="276" w:lineRule="auto"/>
        <w:ind w:left="284" w:hanging="284"/>
      </w:pPr>
      <w:r>
        <w:t>Dengan kemiringan lahan sebesar 3% diperoleh waktu konsentrasi</w:t>
      </w:r>
      <w:r w:rsidR="00D82496">
        <w:t xml:space="preserve"> maksimum</w:t>
      </w:r>
      <w:r>
        <w:t xml:space="preserve"> sebesar </w:t>
      </w:r>
      <w:r w:rsidR="00D82496">
        <w:t>29,843 menit.</w:t>
      </w:r>
    </w:p>
    <w:p w14:paraId="5745299B" w14:textId="2B9A6989" w:rsidR="002C4628" w:rsidRPr="00710D9E" w:rsidRDefault="002C4628" w:rsidP="00132F06">
      <w:pPr>
        <w:pStyle w:val="BodyText"/>
        <w:numPr>
          <w:ilvl w:val="0"/>
          <w:numId w:val="40"/>
        </w:numPr>
        <w:spacing w:line="276" w:lineRule="auto"/>
        <w:ind w:left="284" w:hanging="284"/>
      </w:pPr>
      <w:r w:rsidRPr="00710D9E">
        <w:t>Hasil perhitungan dipe</w:t>
      </w:r>
      <w:r w:rsidR="00466DB0">
        <w:t>roleh besarnya Q hidrologi 0.040</w:t>
      </w:r>
      <w:r w:rsidRPr="00710D9E">
        <w:t>mm</w:t>
      </w:r>
      <w:r w:rsidRPr="00710D9E">
        <w:rPr>
          <w:vertAlign w:val="superscript"/>
        </w:rPr>
        <w:t>3</w:t>
      </w:r>
      <w:r w:rsidRPr="00710D9E">
        <w:t>/det</w:t>
      </w:r>
      <w:r w:rsidR="0021070E">
        <w:t>ik</w:t>
      </w:r>
      <w:r w:rsidRPr="00710D9E">
        <w:t>, dan</w:t>
      </w:r>
      <w:r w:rsidR="00466DB0">
        <w:t xml:space="preserve"> 0,046</w:t>
      </w:r>
      <w:r w:rsidR="0021070E">
        <w:t>mm</w:t>
      </w:r>
      <w:r w:rsidR="0021070E">
        <w:rPr>
          <w:vertAlign w:val="superscript"/>
        </w:rPr>
        <w:t>3</w:t>
      </w:r>
      <w:r w:rsidR="0021070E">
        <w:t>/detik.</w:t>
      </w:r>
      <w:r w:rsidRPr="00710D9E">
        <w:t xml:space="preserve"> untuk perhitungan </w:t>
      </w:r>
      <w:r w:rsidR="00466DB0">
        <w:t>kapasitas saluran dengan kemiringan 3% diperoleh 0.094</w:t>
      </w:r>
      <w:r w:rsidR="00004226">
        <w:t>m</w:t>
      </w:r>
      <w:r w:rsidR="00004226">
        <w:rPr>
          <w:vertAlign w:val="superscript"/>
        </w:rPr>
        <w:t>3</w:t>
      </w:r>
      <w:r w:rsidRPr="00710D9E">
        <w:t>/det.</w:t>
      </w:r>
    </w:p>
    <w:p w14:paraId="1359F122" w14:textId="7A72229D" w:rsidR="002C4628" w:rsidRPr="00710D9E" w:rsidRDefault="00004226" w:rsidP="00132F06">
      <w:pPr>
        <w:pStyle w:val="BodyText"/>
        <w:numPr>
          <w:ilvl w:val="0"/>
          <w:numId w:val="40"/>
        </w:numPr>
        <w:spacing w:line="276" w:lineRule="auto"/>
        <w:ind w:left="284" w:hanging="284"/>
      </w:pPr>
      <w:r>
        <w:t>Saluran yang direncanakan</w:t>
      </w:r>
      <w:r w:rsidR="002C4628" w:rsidRPr="00710D9E">
        <w:t xml:space="preserve"> dapat mengalirkan debit hidrologi karena kapasitas saluran tidak lebih kecil daripada debit air yang dialirkan.</w:t>
      </w:r>
    </w:p>
    <w:p w14:paraId="727BBFDF" w14:textId="11626D43" w:rsidR="005739B6" w:rsidRDefault="005739B6" w:rsidP="005739B6">
      <w:pPr>
        <w:pStyle w:val="BodyText"/>
        <w:numPr>
          <w:ilvl w:val="0"/>
          <w:numId w:val="40"/>
        </w:numPr>
        <w:spacing w:line="276" w:lineRule="auto"/>
        <w:ind w:left="284" w:hanging="284"/>
      </w:pPr>
      <w:r>
        <w:t xml:space="preserve">Debit limpasan yang terjadi pada Perumahan Bunder Asri Residence dengan intensitas curah hujan periode ulang 5 tahun diperoleh </w:t>
      </w:r>
      <w:r w:rsidR="00D124D8">
        <w:t>sebesar 70,987</w:t>
      </w:r>
      <w:r>
        <w:t>m</w:t>
      </w:r>
      <w:r>
        <w:rPr>
          <w:vertAlign w:val="superscript"/>
        </w:rPr>
        <w:t>3</w:t>
      </w:r>
      <w:r>
        <w:t xml:space="preserve">, sedangkan </w:t>
      </w:r>
      <w:r>
        <w:lastRenderedPageBreak/>
        <w:t xml:space="preserve">untuk debit limpasan dengan intensitas curah hujan periode </w:t>
      </w:r>
      <w:r w:rsidR="00D124D8">
        <w:t>ulang 10 tahun diperoleh 163,734</w:t>
      </w:r>
      <w:r>
        <w:t>m</w:t>
      </w:r>
      <w:r>
        <w:rPr>
          <w:vertAlign w:val="superscript"/>
        </w:rPr>
        <w:t>3</w:t>
      </w:r>
      <w:r>
        <w:t>.</w:t>
      </w:r>
    </w:p>
    <w:p w14:paraId="7E55F768" w14:textId="15BB142F" w:rsidR="00D52E5D" w:rsidRDefault="005739B6" w:rsidP="005739B6">
      <w:pPr>
        <w:pStyle w:val="BodyText"/>
        <w:numPr>
          <w:ilvl w:val="0"/>
          <w:numId w:val="40"/>
        </w:numPr>
        <w:spacing w:line="276" w:lineRule="auto"/>
        <w:ind w:left="284" w:hanging="284"/>
      </w:pPr>
      <w:r>
        <w:t xml:space="preserve">Berdasarkan hasil yang diperoleh setelah menghitung debit limpasan yang terjadi di Perumahan Bunder Asri Residence </w:t>
      </w:r>
      <w:r w:rsidR="00165B5B">
        <w:t>direncanakan kolam tampung dengan luas areal kolam tampung seluas 50m</w:t>
      </w:r>
      <w:r w:rsidR="00165B5B">
        <w:rPr>
          <w:vertAlign w:val="superscript"/>
        </w:rPr>
        <w:t xml:space="preserve">2 </w:t>
      </w:r>
      <w:r w:rsidR="00D124D8">
        <w:t>dan kedalaman efektif 1.9</w:t>
      </w:r>
      <w:r w:rsidR="00165B5B">
        <w:t xml:space="preserve">m dapat disimpulkan bahwa kolam tampung </w:t>
      </w:r>
      <w:r w:rsidR="00A34E4E">
        <w:t>yang direncanakan</w:t>
      </w:r>
      <w:r w:rsidR="00165B5B">
        <w:t xml:space="preserve"> mampu menampung debit limpasan yang terjadi dengan baik.</w:t>
      </w:r>
    </w:p>
    <w:p w14:paraId="6F35DD21" w14:textId="44891321" w:rsidR="00D124D8" w:rsidRDefault="00D124D8" w:rsidP="005739B6">
      <w:pPr>
        <w:pStyle w:val="BodyText"/>
        <w:numPr>
          <w:ilvl w:val="0"/>
          <w:numId w:val="40"/>
        </w:numPr>
        <w:spacing w:line="276" w:lineRule="auto"/>
        <w:ind w:left="284" w:hanging="284"/>
      </w:pPr>
      <w:r>
        <w:t xml:space="preserve">Debit </w:t>
      </w:r>
      <w:r w:rsidR="00C95541">
        <w:t>yang disimpan di kolam tampung dikuras menggunakan pompa dengan debit kuras 1100liter/menit dan dikuras ketika area hilir tidak sedang mengalami banjir atau sedang musim kemarau</w:t>
      </w:r>
      <w:r w:rsidR="0056439F">
        <w:t>.</w:t>
      </w:r>
    </w:p>
    <w:p w14:paraId="5E83792D" w14:textId="74EADDD1" w:rsidR="0056439F" w:rsidRDefault="00C71A60" w:rsidP="00A6195B">
      <w:pPr>
        <w:pStyle w:val="BodyText"/>
        <w:numPr>
          <w:ilvl w:val="0"/>
          <w:numId w:val="40"/>
        </w:numPr>
        <w:spacing w:line="276" w:lineRule="auto"/>
        <w:ind w:left="284" w:hanging="284"/>
      </w:pPr>
      <w:r>
        <w:rPr>
          <w:noProof/>
          <w:lang w:val="en-GB" w:eastAsia="en-GB"/>
        </w:rPr>
        <w:drawing>
          <wp:anchor distT="0" distB="0" distL="0" distR="0" simplePos="0" relativeHeight="251757056" behindDoc="1" locked="0" layoutInCell="1" allowOverlap="1" wp14:anchorId="0A6E0420" wp14:editId="5EE75477">
            <wp:simplePos x="0" y="0"/>
            <wp:positionH relativeFrom="margin">
              <wp:align>center</wp:align>
            </wp:positionH>
            <wp:positionV relativeFrom="paragraph">
              <wp:posOffset>231075</wp:posOffset>
            </wp:positionV>
            <wp:extent cx="3974465" cy="4746625"/>
            <wp:effectExtent l="0" t="0" r="6985" b="0"/>
            <wp:wrapNone/>
            <wp:docPr id="39"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974465" cy="4746625"/>
                    </a:xfrm>
                    <a:prstGeom prst="rect">
                      <a:avLst/>
                    </a:prstGeom>
                  </pic:spPr>
                </pic:pic>
              </a:graphicData>
            </a:graphic>
          </wp:anchor>
        </w:drawing>
      </w:r>
      <w:r w:rsidR="0056439F">
        <w:t>Lama waktu pengurasan dengan menggunakan pompa dengan debit 1100 liter/menit adalah 2.5 jam</w:t>
      </w:r>
    </w:p>
    <w:p w14:paraId="1D879389" w14:textId="77777777" w:rsidR="0012453B" w:rsidRPr="00710D9E" w:rsidRDefault="0012453B" w:rsidP="00C71A60">
      <w:pPr>
        <w:pStyle w:val="BodyText"/>
        <w:spacing w:line="276" w:lineRule="auto"/>
        <w:ind w:left="284" w:firstLine="0"/>
      </w:pPr>
    </w:p>
    <w:p w14:paraId="0FB7DF45" w14:textId="0F92E25C" w:rsidR="00F611C4" w:rsidRDefault="00165B5B" w:rsidP="00F611C4">
      <w:pPr>
        <w:pStyle w:val="BodyText"/>
        <w:spacing w:line="276" w:lineRule="auto"/>
        <w:ind w:firstLine="0"/>
        <w:rPr>
          <w:b/>
        </w:rPr>
      </w:pPr>
      <w:r>
        <w:rPr>
          <w:b/>
        </w:rPr>
        <w:t>Saran</w:t>
      </w:r>
    </w:p>
    <w:p w14:paraId="65FBF6B9" w14:textId="75E4E6AB" w:rsidR="00E64BC7" w:rsidRPr="00F611C4" w:rsidRDefault="00165B5B" w:rsidP="00F611C4">
      <w:pPr>
        <w:pStyle w:val="BodyText"/>
        <w:spacing w:line="276" w:lineRule="auto"/>
        <w:ind w:firstLine="0"/>
        <w:rPr>
          <w:b/>
        </w:rPr>
      </w:pPr>
      <w:r>
        <w:t>Berdasarkan kesimpulan tersebut, maka saran untuk penelitian ini adalah.</w:t>
      </w:r>
    </w:p>
    <w:p w14:paraId="67D18AA8" w14:textId="26751672" w:rsidR="00165B5B" w:rsidRDefault="00D721D5" w:rsidP="00165B5B">
      <w:pPr>
        <w:pStyle w:val="BodyText"/>
        <w:numPr>
          <w:ilvl w:val="0"/>
          <w:numId w:val="46"/>
        </w:numPr>
        <w:spacing w:line="276" w:lineRule="auto"/>
        <w:ind w:left="284" w:hanging="284"/>
      </w:pPr>
      <w:r>
        <w:t>Perlu dibangun kolam tampung sebagai pengendali banjir untuk menanggulangi permasalahan yang terjadi pada Perumahan Bunder Asri Residence, dengan memperhatikan kapasitas saluran serta debit limpasan yang terjadi pada area tersebut</w:t>
      </w:r>
    </w:p>
    <w:p w14:paraId="65C14463" w14:textId="31D715F1" w:rsidR="00C71A60" w:rsidRDefault="00D721D5" w:rsidP="00C71A60">
      <w:pPr>
        <w:pStyle w:val="BodyText"/>
        <w:numPr>
          <w:ilvl w:val="0"/>
          <w:numId w:val="46"/>
        </w:numPr>
        <w:spacing w:line="276" w:lineRule="auto"/>
        <w:ind w:left="284" w:hanging="284"/>
      </w:pPr>
      <w:r>
        <w:t xml:space="preserve">Perlu dilakukan </w:t>
      </w:r>
      <w:r w:rsidR="00A34E4E">
        <w:t xml:space="preserve">rancangan </w:t>
      </w:r>
      <w:r>
        <w:t>perawatan pada saluran dan kolam tampung agar tidak terjadi pengendapan sedimentasi sehingga saluran dan kolam tampung dapat berfungsi dengan baik.</w:t>
      </w:r>
    </w:p>
    <w:p w14:paraId="430443C8" w14:textId="77777777" w:rsidR="00C71A60" w:rsidRPr="0021070E" w:rsidRDefault="00C71A60" w:rsidP="00C71A60">
      <w:pPr>
        <w:pStyle w:val="BodyText"/>
        <w:spacing w:line="276" w:lineRule="auto"/>
        <w:ind w:left="284" w:firstLine="0"/>
      </w:pPr>
    </w:p>
    <w:p w14:paraId="0E350FC5" w14:textId="0C951CBA" w:rsidR="00E64BC7" w:rsidRPr="00710D9E" w:rsidRDefault="00E53D50" w:rsidP="00E64BC7">
      <w:pPr>
        <w:pStyle w:val="BodyText"/>
        <w:spacing w:line="276" w:lineRule="auto"/>
        <w:ind w:firstLine="0"/>
        <w:rPr>
          <w:b/>
        </w:rPr>
      </w:pPr>
      <w:r w:rsidRPr="00710D9E">
        <w:rPr>
          <w:b/>
        </w:rPr>
        <w:t>DAFTAR PUSTAKA</w:t>
      </w:r>
    </w:p>
    <w:p w14:paraId="24AAB602" w14:textId="69598E6E" w:rsidR="000B216D" w:rsidRPr="00710D9E" w:rsidRDefault="000B216D" w:rsidP="000B216D">
      <w:pPr>
        <w:widowControl w:val="0"/>
        <w:autoSpaceDE w:val="0"/>
        <w:autoSpaceDN w:val="0"/>
        <w:adjustRightInd w:val="0"/>
        <w:spacing w:after="240"/>
        <w:ind w:left="480" w:hanging="480"/>
        <w:jc w:val="both"/>
      </w:pPr>
      <w:r w:rsidRPr="00710D9E">
        <w:t>Angg</w:t>
      </w:r>
      <w:r w:rsidR="00BB52BD" w:rsidRPr="00710D9E">
        <w:t>rahini.(2005).“</w:t>
      </w:r>
      <w:r w:rsidR="00BB52BD" w:rsidRPr="00710D9E">
        <w:rPr>
          <w:i/>
          <w:iCs/>
        </w:rPr>
        <w:t>Hidrolika Saluran Terbuka</w:t>
      </w:r>
      <w:r w:rsidR="00BB52BD" w:rsidRPr="00710D9E">
        <w:t>”. Srikandi : Surabaya</w:t>
      </w:r>
    </w:p>
    <w:p w14:paraId="44154278" w14:textId="14BB1615" w:rsidR="000B216D" w:rsidRDefault="0020378D" w:rsidP="000B216D">
      <w:pPr>
        <w:widowControl w:val="0"/>
        <w:autoSpaceDE w:val="0"/>
        <w:autoSpaceDN w:val="0"/>
        <w:adjustRightInd w:val="0"/>
        <w:spacing w:after="240"/>
        <w:ind w:left="480" w:hanging="480"/>
        <w:jc w:val="both"/>
      </w:pPr>
      <w:r w:rsidRPr="00710D9E">
        <w:t>Anonim</w:t>
      </w:r>
      <w:r w:rsidR="000B216D" w:rsidRPr="00710D9E">
        <w:t>.</w:t>
      </w:r>
      <w:r w:rsidR="00705DB9">
        <w:t xml:space="preserve"> </w:t>
      </w:r>
      <w:r w:rsidR="000B216D" w:rsidRPr="00710D9E">
        <w:t>(1997).“</w:t>
      </w:r>
      <w:r w:rsidR="000B216D" w:rsidRPr="00710D9E">
        <w:rPr>
          <w:i/>
          <w:iCs/>
        </w:rPr>
        <w:t>Drainase Perkotaan</w:t>
      </w:r>
      <w:r w:rsidR="000B216D" w:rsidRPr="00710D9E">
        <w:t>”.</w:t>
      </w:r>
      <w:r w:rsidR="008C05D9" w:rsidRPr="00710D9E">
        <w:t xml:space="preserve"> </w:t>
      </w:r>
      <w:r w:rsidR="000B216D" w:rsidRPr="00710D9E">
        <w:t>Gunadarma:</w:t>
      </w:r>
      <w:r w:rsidR="008C05D9" w:rsidRPr="00710D9E">
        <w:t xml:space="preserve"> </w:t>
      </w:r>
      <w:r w:rsidR="000B216D" w:rsidRPr="00710D9E">
        <w:t>Jakarta.</w:t>
      </w:r>
    </w:p>
    <w:p w14:paraId="7D6148B8" w14:textId="4A1E7350" w:rsidR="00705DB9" w:rsidRPr="00710D9E" w:rsidRDefault="00705DB9" w:rsidP="000B216D">
      <w:pPr>
        <w:widowControl w:val="0"/>
        <w:autoSpaceDE w:val="0"/>
        <w:autoSpaceDN w:val="0"/>
        <w:adjustRightInd w:val="0"/>
        <w:spacing w:after="240"/>
        <w:ind w:left="480" w:hanging="480"/>
        <w:jc w:val="both"/>
      </w:pPr>
      <w:r>
        <w:t xml:space="preserve">Bariroh, Mizun. Soehardjono. Andawayanti, Ussy. (2017). </w:t>
      </w:r>
      <w:r w:rsidRPr="00705DB9">
        <w:rPr>
          <w:i/>
          <w:iCs/>
        </w:rPr>
        <w:t>“Kolam Tampung Sebagai Bangunan Pengendali Genangan Di Kecamatan Sampang”.</w:t>
      </w:r>
      <w:r>
        <w:t xml:space="preserve"> Jurnal Teknik Pengairan Universitas Brawijaya : Malang</w:t>
      </w:r>
    </w:p>
    <w:p w14:paraId="489596D2" w14:textId="2E4FC829" w:rsidR="00D974F7" w:rsidRDefault="00D974F7" w:rsidP="00D974F7">
      <w:pPr>
        <w:widowControl w:val="0"/>
        <w:autoSpaceDE w:val="0"/>
        <w:autoSpaceDN w:val="0"/>
        <w:adjustRightInd w:val="0"/>
        <w:spacing w:after="240"/>
        <w:ind w:left="480" w:hanging="480"/>
        <w:jc w:val="both"/>
      </w:pPr>
      <w:r>
        <w:t xml:space="preserve">Flick, Uwe. (2009). </w:t>
      </w:r>
      <w:r w:rsidRPr="00705DB9">
        <w:rPr>
          <w:i/>
          <w:iCs/>
        </w:rPr>
        <w:t>“Qualitative and Quantitative research</w:t>
      </w:r>
      <w:r>
        <w:t>”</w:t>
      </w:r>
      <w:r w:rsidR="00705DB9">
        <w:t>. London : SAGE</w:t>
      </w:r>
    </w:p>
    <w:p w14:paraId="3B5314D5" w14:textId="374256E2" w:rsidR="000B216D" w:rsidRPr="00710D9E" w:rsidRDefault="000B216D" w:rsidP="00D974F7">
      <w:pPr>
        <w:widowControl w:val="0"/>
        <w:autoSpaceDE w:val="0"/>
        <w:autoSpaceDN w:val="0"/>
        <w:adjustRightInd w:val="0"/>
        <w:spacing w:after="240"/>
        <w:ind w:left="480" w:hanging="480"/>
        <w:jc w:val="both"/>
      </w:pPr>
      <w:r w:rsidRPr="00710D9E">
        <w:t xml:space="preserve">Menteri Pekerjaan Umum RI. (2005). </w:t>
      </w:r>
      <w:r w:rsidRPr="00710D9E">
        <w:rPr>
          <w:i/>
          <w:iCs/>
        </w:rPr>
        <w:t xml:space="preserve">“Peraturan Menteri Pekerjaan Umum Nomor 494/PRT/M/2005 Tentang Kebijakan dan Strategi Nasional Pengembangan Perkotaan”. </w:t>
      </w:r>
      <w:r w:rsidRPr="00710D9E">
        <w:t xml:space="preserve">Jakarta. </w:t>
      </w:r>
      <w:r w:rsidRPr="00710D9E">
        <w:fldChar w:fldCharType="begin" w:fldLock="1"/>
      </w:r>
      <w:r w:rsidRPr="00710D9E">
        <w:instrText xml:space="preserve">ADDIN Mendeley Bibliography CSL_BIBLIOGRAPHY </w:instrText>
      </w:r>
      <w:r w:rsidRPr="00710D9E">
        <w:fldChar w:fldCharType="separate"/>
      </w:r>
    </w:p>
    <w:p w14:paraId="7D52F1B0" w14:textId="153963B7" w:rsidR="000B216D" w:rsidRPr="00710D9E" w:rsidRDefault="000B216D" w:rsidP="000B216D">
      <w:pPr>
        <w:spacing w:after="240"/>
        <w:jc w:val="both"/>
      </w:pPr>
      <w:r w:rsidRPr="00710D9E">
        <w:fldChar w:fldCharType="end"/>
      </w:r>
      <w:r w:rsidRPr="00710D9E">
        <w:t xml:space="preserve">Soewarno.(1995).“Hidrologi </w:t>
      </w:r>
      <w:r w:rsidRPr="00710D9E">
        <w:rPr>
          <w:i/>
          <w:iCs/>
        </w:rPr>
        <w:t xml:space="preserve">Aplikasi Metode Statistik </w:t>
      </w:r>
      <w:r w:rsidR="007F7818" w:rsidRPr="00710D9E">
        <w:rPr>
          <w:i/>
          <w:iCs/>
        </w:rPr>
        <w:tab/>
      </w:r>
      <w:r w:rsidRPr="00710D9E">
        <w:rPr>
          <w:i/>
          <w:iCs/>
        </w:rPr>
        <w:t>Untuk Analisa Data”.</w:t>
      </w:r>
      <w:r w:rsidRPr="00710D9E">
        <w:t xml:space="preserve"> Nova: Bandung. </w:t>
      </w:r>
    </w:p>
    <w:p w14:paraId="720EE39F" w14:textId="4C497FB3" w:rsidR="000B216D" w:rsidRPr="00710D9E" w:rsidRDefault="000B216D" w:rsidP="000B216D">
      <w:pPr>
        <w:spacing w:after="240"/>
        <w:jc w:val="both"/>
      </w:pPr>
      <w:r w:rsidRPr="00710D9E">
        <w:t>Sugi</w:t>
      </w:r>
      <w:r w:rsidR="002942A8" w:rsidRPr="00710D9E">
        <w:t>y</w:t>
      </w:r>
      <w:r w:rsidRPr="00710D9E">
        <w:t>ono.(2007).“</w:t>
      </w:r>
      <w:r w:rsidRPr="00710D9E">
        <w:rPr>
          <w:i/>
          <w:iCs/>
        </w:rPr>
        <w:t>Statistika Untuk Penelitian</w:t>
      </w:r>
      <w:r w:rsidRPr="00710D9E">
        <w:t xml:space="preserve">”. </w:t>
      </w:r>
      <w:r w:rsidR="007F7818" w:rsidRPr="00710D9E">
        <w:tab/>
      </w:r>
      <w:r w:rsidRPr="00710D9E">
        <w:t xml:space="preserve">CV.ALFABETA:Bandung. </w:t>
      </w:r>
    </w:p>
    <w:p w14:paraId="403F402D" w14:textId="27B8C6D6" w:rsidR="000B216D" w:rsidRPr="00710D9E" w:rsidRDefault="000B216D" w:rsidP="000B216D">
      <w:pPr>
        <w:spacing w:after="240"/>
        <w:jc w:val="both"/>
      </w:pPr>
      <w:r w:rsidRPr="00710D9E">
        <w:lastRenderedPageBreak/>
        <w:t>Suripin.(2004).</w:t>
      </w:r>
      <w:r w:rsidRPr="00710D9E">
        <w:rPr>
          <w:i/>
          <w:iCs/>
        </w:rPr>
        <w:t xml:space="preserve">“Sistem Drainase Perkotaan Yang </w:t>
      </w:r>
      <w:r w:rsidR="007F7818" w:rsidRPr="00710D9E">
        <w:rPr>
          <w:i/>
          <w:iCs/>
        </w:rPr>
        <w:tab/>
      </w:r>
      <w:r w:rsidRPr="00710D9E">
        <w:rPr>
          <w:i/>
          <w:iCs/>
        </w:rPr>
        <w:t>Berkelanjutan”.</w:t>
      </w:r>
      <w:r w:rsidRPr="00710D9E">
        <w:t xml:space="preserve"> Jogjakarta : Andi</w:t>
      </w:r>
    </w:p>
    <w:p w14:paraId="3B8F136C" w14:textId="0D54F915" w:rsidR="006F0649" w:rsidRDefault="000B216D" w:rsidP="000B216D">
      <w:pPr>
        <w:spacing w:after="240"/>
        <w:jc w:val="both"/>
      </w:pPr>
      <w:r w:rsidRPr="00710D9E">
        <w:t>Wesli.(2008).”</w:t>
      </w:r>
      <w:r w:rsidRPr="00710D9E">
        <w:rPr>
          <w:i/>
          <w:iCs/>
        </w:rPr>
        <w:t>Drainase Perkotaan</w:t>
      </w:r>
      <w:r w:rsidRPr="00710D9E">
        <w:t>”.</w:t>
      </w:r>
      <w:r w:rsidR="008C05D9" w:rsidRPr="00710D9E">
        <w:t xml:space="preserve"> </w:t>
      </w:r>
      <w:r w:rsidRPr="00710D9E">
        <w:t xml:space="preserve">Graha Ilmu: </w:t>
      </w:r>
      <w:r w:rsidR="007F7818" w:rsidRPr="00710D9E">
        <w:tab/>
      </w:r>
      <w:r w:rsidRPr="00710D9E">
        <w:t>Yogyakarta.</w:t>
      </w:r>
    </w:p>
    <w:p w14:paraId="5D34E21E" w14:textId="13147083" w:rsidR="005B3180" w:rsidRPr="00710D9E" w:rsidRDefault="005B3180" w:rsidP="000B216D">
      <w:pPr>
        <w:spacing w:after="240"/>
        <w:jc w:val="both"/>
      </w:pPr>
    </w:p>
    <w:p w14:paraId="7AE8F71D" w14:textId="495B79F0" w:rsidR="00DE2540" w:rsidRPr="00710D9E" w:rsidRDefault="00DE2540" w:rsidP="00CF3C45">
      <w:pPr>
        <w:pStyle w:val="BodyText"/>
        <w:spacing w:line="276" w:lineRule="auto"/>
        <w:ind w:firstLine="0"/>
      </w:pPr>
    </w:p>
    <w:sectPr w:rsidR="00DE2540" w:rsidRPr="00710D9E"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C2DC36" w14:textId="77777777" w:rsidR="00075C2C" w:rsidRDefault="00075C2C" w:rsidP="003D7F74">
      <w:r>
        <w:separator/>
      </w:r>
    </w:p>
  </w:endnote>
  <w:endnote w:type="continuationSeparator" w:id="0">
    <w:p w14:paraId="4EF5A047" w14:textId="77777777" w:rsidR="00075C2C" w:rsidRDefault="00075C2C"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7726773"/>
      <w:docPartObj>
        <w:docPartGallery w:val="Page Numbers (Bottom of Page)"/>
        <w:docPartUnique/>
      </w:docPartObj>
    </w:sdtPr>
    <w:sdtEndPr>
      <w:rPr>
        <w:noProof/>
      </w:rPr>
    </w:sdtEndPr>
    <w:sdtContent>
      <w:p w14:paraId="4E26B687" w14:textId="77777777" w:rsidR="005739B6" w:rsidRDefault="005739B6">
        <w:pPr>
          <w:pStyle w:val="Footer"/>
        </w:pPr>
        <w:r>
          <w:fldChar w:fldCharType="begin"/>
        </w:r>
        <w:r>
          <w:instrText xml:space="preserve"> PAGE   \* MERGEFORMAT </w:instrText>
        </w:r>
        <w:r>
          <w:fldChar w:fldCharType="separate"/>
        </w:r>
        <w:r w:rsidR="002343B7">
          <w:rPr>
            <w:noProof/>
          </w:rPr>
          <w:t>8</w:t>
        </w:r>
        <w:r>
          <w:rPr>
            <w:noProof/>
          </w:rPr>
          <w:fldChar w:fldCharType="end"/>
        </w:r>
      </w:p>
    </w:sdtContent>
  </w:sdt>
  <w:p w14:paraId="3E353E46" w14:textId="77777777" w:rsidR="005739B6" w:rsidRDefault="005739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9739B3" w14:textId="77777777" w:rsidR="005739B6" w:rsidRDefault="005739B6">
    <w:pPr>
      <w:pStyle w:val="Footer"/>
    </w:pPr>
    <w:r>
      <w:fldChar w:fldCharType="begin"/>
    </w:r>
    <w:r>
      <w:instrText xml:space="preserve"> PAGE   \* MERGEFORMAT </w:instrText>
    </w:r>
    <w:r>
      <w:fldChar w:fldCharType="separate"/>
    </w:r>
    <w:r w:rsidR="002343B7">
      <w:rPr>
        <w:noProof/>
      </w:rPr>
      <w:t>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5F7D62" w14:textId="77777777" w:rsidR="00075C2C" w:rsidRDefault="00075C2C" w:rsidP="003D7F74">
      <w:r>
        <w:separator/>
      </w:r>
    </w:p>
  </w:footnote>
  <w:footnote w:type="continuationSeparator" w:id="0">
    <w:p w14:paraId="0F2C2E67" w14:textId="77777777" w:rsidR="00075C2C" w:rsidRDefault="00075C2C" w:rsidP="003D7F7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95A12"/>
    <w:multiLevelType w:val="hybridMultilevel"/>
    <w:tmpl w:val="71FC60E8"/>
    <w:lvl w:ilvl="0" w:tplc="08090019">
      <w:start w:val="1"/>
      <w:numFmt w:val="low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
    <w:nsid w:val="03091DEF"/>
    <w:multiLevelType w:val="hybridMultilevel"/>
    <w:tmpl w:val="EE246E2C"/>
    <w:lvl w:ilvl="0" w:tplc="FA26069E">
      <w:start w:val="1"/>
      <w:numFmt w:val="lowerLetter"/>
      <w:lvlText w:val="%1."/>
      <w:lvlJc w:val="left"/>
      <w:pPr>
        <w:ind w:left="556" w:hanging="284"/>
      </w:pPr>
      <w:rPr>
        <w:rFonts w:ascii="Times New Roman" w:eastAsia="Times New Roman" w:hAnsi="Times New Roman" w:cs="Times New Roman" w:hint="default"/>
        <w:i w:val="0"/>
        <w:spacing w:val="-5"/>
        <w:w w:val="99"/>
        <w:sz w:val="20"/>
        <w:szCs w:val="20"/>
        <w:lang w:val="id"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395BCD"/>
    <w:multiLevelType w:val="hybridMultilevel"/>
    <w:tmpl w:val="371CB778"/>
    <w:lvl w:ilvl="0" w:tplc="8F6470E8">
      <w:start w:val="1"/>
      <w:numFmt w:val="decimal"/>
      <w:lvlText w:val="%1."/>
      <w:lvlJc w:val="left"/>
      <w:pPr>
        <w:ind w:left="1364" w:hanging="284"/>
      </w:pPr>
      <w:rPr>
        <w:rFonts w:ascii="Times New Roman" w:eastAsia="Times New Roman" w:hAnsi="Times New Roman" w:cs="Times New Roman" w:hint="default"/>
        <w:spacing w:val="-16"/>
        <w:w w:val="99"/>
        <w:sz w:val="20"/>
        <w:szCs w:val="20"/>
        <w:lang w:val="id" w:eastAsia="en-US" w:bidi="ar-SA"/>
      </w:rPr>
    </w:lvl>
    <w:lvl w:ilvl="1" w:tplc="08090019" w:tentative="1">
      <w:start w:val="1"/>
      <w:numFmt w:val="lowerLetter"/>
      <w:lvlText w:val="%2."/>
      <w:lvlJc w:val="left"/>
      <w:pPr>
        <w:ind w:left="2248" w:hanging="360"/>
      </w:pPr>
    </w:lvl>
    <w:lvl w:ilvl="2" w:tplc="0809001B" w:tentative="1">
      <w:start w:val="1"/>
      <w:numFmt w:val="lowerRoman"/>
      <w:lvlText w:val="%3."/>
      <w:lvlJc w:val="right"/>
      <w:pPr>
        <w:ind w:left="2968" w:hanging="180"/>
      </w:pPr>
    </w:lvl>
    <w:lvl w:ilvl="3" w:tplc="0809000F" w:tentative="1">
      <w:start w:val="1"/>
      <w:numFmt w:val="decimal"/>
      <w:lvlText w:val="%4."/>
      <w:lvlJc w:val="left"/>
      <w:pPr>
        <w:ind w:left="3688" w:hanging="360"/>
      </w:pPr>
    </w:lvl>
    <w:lvl w:ilvl="4" w:tplc="08090019" w:tentative="1">
      <w:start w:val="1"/>
      <w:numFmt w:val="lowerLetter"/>
      <w:lvlText w:val="%5."/>
      <w:lvlJc w:val="left"/>
      <w:pPr>
        <w:ind w:left="4408" w:hanging="360"/>
      </w:pPr>
    </w:lvl>
    <w:lvl w:ilvl="5" w:tplc="0809001B" w:tentative="1">
      <w:start w:val="1"/>
      <w:numFmt w:val="lowerRoman"/>
      <w:lvlText w:val="%6."/>
      <w:lvlJc w:val="right"/>
      <w:pPr>
        <w:ind w:left="5128" w:hanging="180"/>
      </w:pPr>
    </w:lvl>
    <w:lvl w:ilvl="6" w:tplc="0809000F" w:tentative="1">
      <w:start w:val="1"/>
      <w:numFmt w:val="decimal"/>
      <w:lvlText w:val="%7."/>
      <w:lvlJc w:val="left"/>
      <w:pPr>
        <w:ind w:left="5848" w:hanging="360"/>
      </w:pPr>
    </w:lvl>
    <w:lvl w:ilvl="7" w:tplc="08090019" w:tentative="1">
      <w:start w:val="1"/>
      <w:numFmt w:val="lowerLetter"/>
      <w:lvlText w:val="%8."/>
      <w:lvlJc w:val="left"/>
      <w:pPr>
        <w:ind w:left="6568" w:hanging="360"/>
      </w:pPr>
    </w:lvl>
    <w:lvl w:ilvl="8" w:tplc="0809001B" w:tentative="1">
      <w:start w:val="1"/>
      <w:numFmt w:val="lowerRoman"/>
      <w:lvlText w:val="%9."/>
      <w:lvlJc w:val="right"/>
      <w:pPr>
        <w:ind w:left="7288" w:hanging="180"/>
      </w:pPr>
    </w:lvl>
  </w:abstractNum>
  <w:abstractNum w:abstractNumId="3">
    <w:nsid w:val="082C3106"/>
    <w:multiLevelType w:val="hybridMultilevel"/>
    <w:tmpl w:val="CBCCEA94"/>
    <w:lvl w:ilvl="0" w:tplc="8F6470E8">
      <w:start w:val="1"/>
      <w:numFmt w:val="decimal"/>
      <w:lvlText w:val="%1."/>
      <w:lvlJc w:val="left"/>
      <w:pPr>
        <w:ind w:left="556" w:hanging="284"/>
      </w:pPr>
      <w:rPr>
        <w:rFonts w:ascii="Times New Roman" w:eastAsia="Times New Roman" w:hAnsi="Times New Roman" w:cs="Times New Roman" w:hint="default"/>
        <w:spacing w:val="-16"/>
        <w:w w:val="99"/>
        <w:sz w:val="20"/>
        <w:szCs w:val="20"/>
        <w:lang w:val="id"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A785754"/>
    <w:multiLevelType w:val="hybridMultilevel"/>
    <w:tmpl w:val="B3C2C4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115403F1"/>
    <w:multiLevelType w:val="hybridMultilevel"/>
    <w:tmpl w:val="623AAB78"/>
    <w:lvl w:ilvl="0" w:tplc="F6388702">
      <w:start w:val="1"/>
      <w:numFmt w:val="decimal"/>
      <w:lvlText w:val="%1."/>
      <w:lvlJc w:val="righ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nsid w:val="15EB0484"/>
    <w:multiLevelType w:val="hybridMultilevel"/>
    <w:tmpl w:val="BDC0E1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64F0B86"/>
    <w:multiLevelType w:val="hybridMultilevel"/>
    <w:tmpl w:val="B2668DCC"/>
    <w:lvl w:ilvl="0" w:tplc="1E668BBE">
      <w:start w:val="1"/>
      <w:numFmt w:val="upperLetter"/>
      <w:lvlText w:val="%1."/>
      <w:lvlJc w:val="left"/>
      <w:pPr>
        <w:ind w:left="556" w:hanging="284"/>
      </w:pPr>
      <w:rPr>
        <w:rFonts w:ascii="Times New Roman" w:eastAsia="Times New Roman" w:hAnsi="Times New Roman" w:cs="Times New Roman" w:hint="default"/>
        <w:b/>
        <w:bCs/>
        <w:spacing w:val="-1"/>
        <w:w w:val="99"/>
        <w:sz w:val="20"/>
        <w:szCs w:val="20"/>
        <w:lang w:val="id" w:eastAsia="en-US" w:bidi="ar-SA"/>
      </w:rPr>
    </w:lvl>
    <w:lvl w:ilvl="1" w:tplc="8F6470E8">
      <w:start w:val="1"/>
      <w:numFmt w:val="decimal"/>
      <w:lvlText w:val="%2."/>
      <w:lvlJc w:val="left"/>
      <w:pPr>
        <w:ind w:left="556" w:hanging="284"/>
      </w:pPr>
      <w:rPr>
        <w:rFonts w:ascii="Times New Roman" w:eastAsia="Times New Roman" w:hAnsi="Times New Roman" w:cs="Times New Roman" w:hint="default"/>
        <w:spacing w:val="-16"/>
        <w:w w:val="99"/>
        <w:sz w:val="20"/>
        <w:szCs w:val="20"/>
        <w:lang w:val="id" w:eastAsia="en-US" w:bidi="ar-SA"/>
      </w:rPr>
    </w:lvl>
    <w:lvl w:ilvl="2" w:tplc="02782858">
      <w:start w:val="1"/>
      <w:numFmt w:val="lowerLetter"/>
      <w:lvlText w:val="%3."/>
      <w:lvlJc w:val="left"/>
      <w:pPr>
        <w:ind w:left="840" w:hanging="284"/>
      </w:pPr>
      <w:rPr>
        <w:rFonts w:ascii="Times New Roman" w:eastAsia="Times New Roman" w:hAnsi="Times New Roman" w:cs="Times New Roman" w:hint="default"/>
        <w:spacing w:val="-5"/>
        <w:w w:val="99"/>
        <w:sz w:val="20"/>
        <w:szCs w:val="20"/>
        <w:lang w:val="id" w:eastAsia="en-US" w:bidi="ar-SA"/>
      </w:rPr>
    </w:lvl>
    <w:lvl w:ilvl="3" w:tplc="08090019">
      <w:start w:val="1"/>
      <w:numFmt w:val="lowerLetter"/>
      <w:lvlText w:val="%4."/>
      <w:lvlJc w:val="left"/>
      <w:pPr>
        <w:ind w:left="1124" w:hanging="284"/>
      </w:pPr>
      <w:rPr>
        <w:rFonts w:hint="default"/>
        <w:spacing w:val="-5"/>
        <w:w w:val="99"/>
        <w:sz w:val="20"/>
        <w:szCs w:val="20"/>
        <w:lang w:val="id" w:eastAsia="en-US" w:bidi="ar-SA"/>
      </w:rPr>
    </w:lvl>
    <w:lvl w:ilvl="4" w:tplc="BB424134">
      <w:start w:val="1"/>
      <w:numFmt w:val="lowerLetter"/>
      <w:lvlText w:val="%5)"/>
      <w:lvlJc w:val="left"/>
      <w:pPr>
        <w:ind w:left="1404" w:hanging="281"/>
      </w:pPr>
      <w:rPr>
        <w:rFonts w:ascii="Times New Roman" w:eastAsia="Times New Roman" w:hAnsi="Times New Roman" w:cs="Times New Roman" w:hint="default"/>
        <w:spacing w:val="-25"/>
        <w:w w:val="99"/>
        <w:sz w:val="20"/>
        <w:szCs w:val="20"/>
        <w:lang w:val="id" w:eastAsia="en-US" w:bidi="ar-SA"/>
      </w:rPr>
    </w:lvl>
    <w:lvl w:ilvl="5" w:tplc="BB3EAB6A">
      <w:numFmt w:val="bullet"/>
      <w:lvlText w:val="•"/>
      <w:lvlJc w:val="left"/>
      <w:pPr>
        <w:ind w:left="3870" w:hanging="281"/>
      </w:pPr>
      <w:rPr>
        <w:rFonts w:hint="default"/>
        <w:lang w:val="id" w:eastAsia="en-US" w:bidi="ar-SA"/>
      </w:rPr>
    </w:lvl>
    <w:lvl w:ilvl="6" w:tplc="B5864E00">
      <w:numFmt w:val="bullet"/>
      <w:lvlText w:val="•"/>
      <w:lvlJc w:val="left"/>
      <w:pPr>
        <w:ind w:left="5106" w:hanging="281"/>
      </w:pPr>
      <w:rPr>
        <w:rFonts w:hint="default"/>
        <w:lang w:val="id" w:eastAsia="en-US" w:bidi="ar-SA"/>
      </w:rPr>
    </w:lvl>
    <w:lvl w:ilvl="7" w:tplc="B2F85CD4">
      <w:numFmt w:val="bullet"/>
      <w:lvlText w:val="•"/>
      <w:lvlJc w:val="left"/>
      <w:pPr>
        <w:ind w:left="6341" w:hanging="281"/>
      </w:pPr>
      <w:rPr>
        <w:rFonts w:hint="default"/>
        <w:lang w:val="id" w:eastAsia="en-US" w:bidi="ar-SA"/>
      </w:rPr>
    </w:lvl>
    <w:lvl w:ilvl="8" w:tplc="AE403F96">
      <w:numFmt w:val="bullet"/>
      <w:lvlText w:val="•"/>
      <w:lvlJc w:val="left"/>
      <w:pPr>
        <w:ind w:left="7577" w:hanging="281"/>
      </w:pPr>
      <w:rPr>
        <w:rFonts w:hint="default"/>
        <w:lang w:val="id" w:eastAsia="en-US" w:bidi="ar-SA"/>
      </w:rPr>
    </w:lvl>
  </w:abstractNum>
  <w:abstractNum w:abstractNumId="8">
    <w:nsid w:val="167A6BC7"/>
    <w:multiLevelType w:val="hybridMultilevel"/>
    <w:tmpl w:val="6C9C3662"/>
    <w:lvl w:ilvl="0" w:tplc="8F6470E8">
      <w:start w:val="1"/>
      <w:numFmt w:val="decimal"/>
      <w:lvlText w:val="%1."/>
      <w:lvlJc w:val="left"/>
      <w:pPr>
        <w:ind w:left="556" w:hanging="284"/>
      </w:pPr>
      <w:rPr>
        <w:rFonts w:ascii="Times New Roman" w:eastAsia="Times New Roman" w:hAnsi="Times New Roman" w:cs="Times New Roman" w:hint="default"/>
        <w:spacing w:val="-16"/>
        <w:w w:val="99"/>
        <w:sz w:val="20"/>
        <w:szCs w:val="20"/>
        <w:lang w:val="id"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9AB670D"/>
    <w:multiLevelType w:val="hybridMultilevel"/>
    <w:tmpl w:val="6F9AD664"/>
    <w:lvl w:ilvl="0" w:tplc="08090015">
      <w:start w:val="1"/>
      <w:numFmt w:val="upperLetter"/>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nsid w:val="1AC52E28"/>
    <w:multiLevelType w:val="hybridMultilevel"/>
    <w:tmpl w:val="669290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2567E66"/>
    <w:multiLevelType w:val="hybridMultilevel"/>
    <w:tmpl w:val="03DEDDBA"/>
    <w:lvl w:ilvl="0" w:tplc="1E668BBE">
      <w:start w:val="1"/>
      <w:numFmt w:val="upperLetter"/>
      <w:lvlText w:val="%1."/>
      <w:lvlJc w:val="left"/>
      <w:pPr>
        <w:ind w:left="556" w:hanging="284"/>
      </w:pPr>
      <w:rPr>
        <w:rFonts w:ascii="Times New Roman" w:eastAsia="Times New Roman" w:hAnsi="Times New Roman" w:cs="Times New Roman" w:hint="default"/>
        <w:b/>
        <w:bCs/>
        <w:spacing w:val="-1"/>
        <w:w w:val="99"/>
        <w:sz w:val="20"/>
        <w:szCs w:val="20"/>
        <w:lang w:val="id" w:eastAsia="en-US" w:bidi="ar-SA"/>
      </w:rPr>
    </w:lvl>
    <w:lvl w:ilvl="1" w:tplc="8F6470E8">
      <w:start w:val="1"/>
      <w:numFmt w:val="decimal"/>
      <w:lvlText w:val="%2."/>
      <w:lvlJc w:val="left"/>
      <w:pPr>
        <w:ind w:left="556" w:hanging="284"/>
      </w:pPr>
      <w:rPr>
        <w:rFonts w:ascii="Times New Roman" w:eastAsia="Times New Roman" w:hAnsi="Times New Roman" w:cs="Times New Roman" w:hint="default"/>
        <w:spacing w:val="-16"/>
        <w:w w:val="99"/>
        <w:sz w:val="20"/>
        <w:szCs w:val="20"/>
        <w:lang w:val="id" w:eastAsia="en-US" w:bidi="ar-SA"/>
      </w:rPr>
    </w:lvl>
    <w:lvl w:ilvl="2" w:tplc="02782858">
      <w:start w:val="1"/>
      <w:numFmt w:val="lowerLetter"/>
      <w:lvlText w:val="%3."/>
      <w:lvlJc w:val="left"/>
      <w:pPr>
        <w:ind w:left="840" w:hanging="284"/>
      </w:pPr>
      <w:rPr>
        <w:rFonts w:ascii="Times New Roman" w:eastAsia="Times New Roman" w:hAnsi="Times New Roman" w:cs="Times New Roman" w:hint="default"/>
        <w:spacing w:val="-5"/>
        <w:w w:val="99"/>
        <w:sz w:val="20"/>
        <w:szCs w:val="20"/>
        <w:lang w:val="id" w:eastAsia="en-US" w:bidi="ar-SA"/>
      </w:rPr>
    </w:lvl>
    <w:lvl w:ilvl="3" w:tplc="08090019">
      <w:start w:val="1"/>
      <w:numFmt w:val="lowerLetter"/>
      <w:lvlText w:val="%4."/>
      <w:lvlJc w:val="left"/>
      <w:pPr>
        <w:ind w:left="1124" w:hanging="284"/>
      </w:pPr>
      <w:rPr>
        <w:rFonts w:hint="default"/>
        <w:spacing w:val="-5"/>
        <w:w w:val="99"/>
        <w:sz w:val="20"/>
        <w:szCs w:val="20"/>
        <w:lang w:val="id" w:eastAsia="en-US" w:bidi="ar-SA"/>
      </w:rPr>
    </w:lvl>
    <w:lvl w:ilvl="4" w:tplc="BB424134">
      <w:start w:val="1"/>
      <w:numFmt w:val="lowerLetter"/>
      <w:lvlText w:val="%5)"/>
      <w:lvlJc w:val="left"/>
      <w:pPr>
        <w:ind w:left="1404" w:hanging="281"/>
      </w:pPr>
      <w:rPr>
        <w:rFonts w:ascii="Times New Roman" w:eastAsia="Times New Roman" w:hAnsi="Times New Roman" w:cs="Times New Roman" w:hint="default"/>
        <w:spacing w:val="-25"/>
        <w:w w:val="99"/>
        <w:sz w:val="20"/>
        <w:szCs w:val="20"/>
        <w:lang w:val="id" w:eastAsia="en-US" w:bidi="ar-SA"/>
      </w:rPr>
    </w:lvl>
    <w:lvl w:ilvl="5" w:tplc="BB3EAB6A">
      <w:numFmt w:val="bullet"/>
      <w:lvlText w:val="•"/>
      <w:lvlJc w:val="left"/>
      <w:pPr>
        <w:ind w:left="3870" w:hanging="281"/>
      </w:pPr>
      <w:rPr>
        <w:rFonts w:hint="default"/>
        <w:lang w:val="id" w:eastAsia="en-US" w:bidi="ar-SA"/>
      </w:rPr>
    </w:lvl>
    <w:lvl w:ilvl="6" w:tplc="B5864E00">
      <w:numFmt w:val="bullet"/>
      <w:lvlText w:val="•"/>
      <w:lvlJc w:val="left"/>
      <w:pPr>
        <w:ind w:left="5106" w:hanging="281"/>
      </w:pPr>
      <w:rPr>
        <w:rFonts w:hint="default"/>
        <w:lang w:val="id" w:eastAsia="en-US" w:bidi="ar-SA"/>
      </w:rPr>
    </w:lvl>
    <w:lvl w:ilvl="7" w:tplc="B2F85CD4">
      <w:numFmt w:val="bullet"/>
      <w:lvlText w:val="•"/>
      <w:lvlJc w:val="left"/>
      <w:pPr>
        <w:ind w:left="6341" w:hanging="281"/>
      </w:pPr>
      <w:rPr>
        <w:rFonts w:hint="default"/>
        <w:lang w:val="id" w:eastAsia="en-US" w:bidi="ar-SA"/>
      </w:rPr>
    </w:lvl>
    <w:lvl w:ilvl="8" w:tplc="AE403F96">
      <w:numFmt w:val="bullet"/>
      <w:lvlText w:val="•"/>
      <w:lvlJc w:val="left"/>
      <w:pPr>
        <w:ind w:left="7577" w:hanging="281"/>
      </w:pPr>
      <w:rPr>
        <w:rFonts w:hint="default"/>
        <w:lang w:val="id" w:eastAsia="en-US" w:bidi="ar-SA"/>
      </w:rPr>
    </w:lvl>
  </w:abstractNum>
  <w:abstractNum w:abstractNumId="14">
    <w:nsid w:val="22723319"/>
    <w:multiLevelType w:val="hybridMultilevel"/>
    <w:tmpl w:val="037E7912"/>
    <w:lvl w:ilvl="0" w:tplc="08090019">
      <w:start w:val="1"/>
      <w:numFmt w:val="lowerLetter"/>
      <w:lvlText w:val="%1."/>
      <w:lvlJc w:val="left"/>
      <w:pPr>
        <w:ind w:left="1276" w:hanging="360"/>
      </w:pPr>
    </w:lvl>
    <w:lvl w:ilvl="1" w:tplc="08090019" w:tentative="1">
      <w:start w:val="1"/>
      <w:numFmt w:val="lowerLetter"/>
      <w:lvlText w:val="%2."/>
      <w:lvlJc w:val="left"/>
      <w:pPr>
        <w:ind w:left="1996" w:hanging="360"/>
      </w:pPr>
    </w:lvl>
    <w:lvl w:ilvl="2" w:tplc="0809001B" w:tentative="1">
      <w:start w:val="1"/>
      <w:numFmt w:val="lowerRoman"/>
      <w:lvlText w:val="%3."/>
      <w:lvlJc w:val="right"/>
      <w:pPr>
        <w:ind w:left="2716" w:hanging="180"/>
      </w:pPr>
    </w:lvl>
    <w:lvl w:ilvl="3" w:tplc="0809000F" w:tentative="1">
      <w:start w:val="1"/>
      <w:numFmt w:val="decimal"/>
      <w:lvlText w:val="%4."/>
      <w:lvlJc w:val="left"/>
      <w:pPr>
        <w:ind w:left="3436" w:hanging="360"/>
      </w:pPr>
    </w:lvl>
    <w:lvl w:ilvl="4" w:tplc="08090019" w:tentative="1">
      <w:start w:val="1"/>
      <w:numFmt w:val="lowerLetter"/>
      <w:lvlText w:val="%5."/>
      <w:lvlJc w:val="left"/>
      <w:pPr>
        <w:ind w:left="4156" w:hanging="360"/>
      </w:pPr>
    </w:lvl>
    <w:lvl w:ilvl="5" w:tplc="0809001B" w:tentative="1">
      <w:start w:val="1"/>
      <w:numFmt w:val="lowerRoman"/>
      <w:lvlText w:val="%6."/>
      <w:lvlJc w:val="right"/>
      <w:pPr>
        <w:ind w:left="4876" w:hanging="180"/>
      </w:pPr>
    </w:lvl>
    <w:lvl w:ilvl="6" w:tplc="0809000F" w:tentative="1">
      <w:start w:val="1"/>
      <w:numFmt w:val="decimal"/>
      <w:lvlText w:val="%7."/>
      <w:lvlJc w:val="left"/>
      <w:pPr>
        <w:ind w:left="5596" w:hanging="360"/>
      </w:pPr>
    </w:lvl>
    <w:lvl w:ilvl="7" w:tplc="08090019" w:tentative="1">
      <w:start w:val="1"/>
      <w:numFmt w:val="lowerLetter"/>
      <w:lvlText w:val="%8."/>
      <w:lvlJc w:val="left"/>
      <w:pPr>
        <w:ind w:left="6316" w:hanging="360"/>
      </w:pPr>
    </w:lvl>
    <w:lvl w:ilvl="8" w:tplc="0809001B" w:tentative="1">
      <w:start w:val="1"/>
      <w:numFmt w:val="lowerRoman"/>
      <w:lvlText w:val="%9."/>
      <w:lvlJc w:val="right"/>
      <w:pPr>
        <w:ind w:left="7036" w:hanging="180"/>
      </w:pPr>
    </w:lvl>
  </w:abstractNum>
  <w:abstractNum w:abstractNumId="15">
    <w:nsid w:val="22902D03"/>
    <w:multiLevelType w:val="hybridMultilevel"/>
    <w:tmpl w:val="BDC0E1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32374F8"/>
    <w:multiLevelType w:val="hybridMultilevel"/>
    <w:tmpl w:val="092A0018"/>
    <w:lvl w:ilvl="0" w:tplc="F0BE5B5A">
      <w:start w:val="1"/>
      <w:numFmt w:val="upperLetter"/>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74C2B5C"/>
    <w:multiLevelType w:val="hybridMultilevel"/>
    <w:tmpl w:val="F0D26C34"/>
    <w:lvl w:ilvl="0" w:tplc="0534F904">
      <w:start w:val="1"/>
      <w:numFmt w:val="upperLetter"/>
      <w:lvlText w:val="%1."/>
      <w:lvlJc w:val="left"/>
      <w:pPr>
        <w:ind w:left="556" w:hanging="284"/>
      </w:pPr>
      <w:rPr>
        <w:rFonts w:ascii="Times New Roman" w:eastAsia="Times New Roman" w:hAnsi="Times New Roman" w:cs="Times New Roman" w:hint="default"/>
        <w:b/>
        <w:bCs/>
        <w:spacing w:val="-1"/>
        <w:w w:val="99"/>
        <w:sz w:val="20"/>
        <w:szCs w:val="20"/>
        <w:lang w:val="id" w:eastAsia="en-US" w:bidi="ar-SA"/>
      </w:rPr>
    </w:lvl>
    <w:lvl w:ilvl="1" w:tplc="C4F45144">
      <w:start w:val="1"/>
      <w:numFmt w:val="decimal"/>
      <w:lvlText w:val="%2."/>
      <w:lvlJc w:val="left"/>
      <w:pPr>
        <w:ind w:left="992" w:hanging="436"/>
      </w:pPr>
      <w:rPr>
        <w:rFonts w:ascii="Times New Roman" w:eastAsia="Times New Roman" w:hAnsi="Times New Roman" w:cs="Times New Roman" w:hint="default"/>
        <w:spacing w:val="-14"/>
        <w:w w:val="99"/>
        <w:sz w:val="20"/>
        <w:szCs w:val="20"/>
        <w:lang w:val="id" w:eastAsia="en-US" w:bidi="ar-SA"/>
      </w:rPr>
    </w:lvl>
    <w:lvl w:ilvl="2" w:tplc="F260F81C">
      <w:start w:val="1"/>
      <w:numFmt w:val="lowerLetter"/>
      <w:lvlText w:val="%3."/>
      <w:lvlJc w:val="left"/>
      <w:pPr>
        <w:ind w:left="556" w:hanging="296"/>
      </w:pPr>
      <w:rPr>
        <w:rFonts w:ascii="Times New Roman" w:eastAsia="Times New Roman" w:hAnsi="Times New Roman" w:cs="Times New Roman" w:hint="default"/>
        <w:spacing w:val="-5"/>
        <w:w w:val="99"/>
        <w:sz w:val="20"/>
        <w:szCs w:val="20"/>
        <w:lang w:val="id" w:eastAsia="en-US" w:bidi="ar-SA"/>
      </w:rPr>
    </w:lvl>
    <w:lvl w:ilvl="3" w:tplc="2200AB6A">
      <w:start w:val="1"/>
      <w:numFmt w:val="decimal"/>
      <w:lvlText w:val="%4."/>
      <w:lvlJc w:val="left"/>
      <w:pPr>
        <w:ind w:left="992" w:hanging="380"/>
        <w:jc w:val="right"/>
      </w:pPr>
      <w:rPr>
        <w:rFonts w:ascii="Times New Roman" w:eastAsia="Times New Roman" w:hAnsi="Times New Roman" w:cs="Times New Roman" w:hint="default"/>
        <w:b w:val="0"/>
        <w:spacing w:val="-14"/>
        <w:w w:val="99"/>
        <w:sz w:val="20"/>
        <w:szCs w:val="20"/>
        <w:lang w:val="id" w:eastAsia="en-US" w:bidi="ar-SA"/>
      </w:rPr>
    </w:lvl>
    <w:lvl w:ilvl="4" w:tplc="7AE8AC8A">
      <w:start w:val="1"/>
      <w:numFmt w:val="lowerLetter"/>
      <w:lvlText w:val="%5."/>
      <w:lvlJc w:val="left"/>
      <w:pPr>
        <w:ind w:left="556" w:hanging="284"/>
      </w:pPr>
      <w:rPr>
        <w:rFonts w:ascii="Times New Roman" w:eastAsia="Times New Roman" w:hAnsi="Times New Roman" w:cs="Times New Roman" w:hint="default"/>
        <w:spacing w:val="-5"/>
        <w:w w:val="99"/>
        <w:sz w:val="20"/>
        <w:szCs w:val="20"/>
        <w:lang w:val="id" w:eastAsia="en-US" w:bidi="ar-SA"/>
      </w:rPr>
    </w:lvl>
    <w:lvl w:ilvl="5" w:tplc="A0F0A234">
      <w:numFmt w:val="bullet"/>
      <w:lvlText w:val="•"/>
      <w:lvlJc w:val="left"/>
      <w:pPr>
        <w:ind w:left="5021" w:hanging="284"/>
      </w:pPr>
      <w:rPr>
        <w:rFonts w:hint="default"/>
        <w:lang w:val="id" w:eastAsia="en-US" w:bidi="ar-SA"/>
      </w:rPr>
    </w:lvl>
    <w:lvl w:ilvl="6" w:tplc="32044B08">
      <w:numFmt w:val="bullet"/>
      <w:lvlText w:val="•"/>
      <w:lvlJc w:val="left"/>
      <w:pPr>
        <w:ind w:left="6026" w:hanging="284"/>
      </w:pPr>
      <w:rPr>
        <w:rFonts w:hint="default"/>
        <w:lang w:val="id" w:eastAsia="en-US" w:bidi="ar-SA"/>
      </w:rPr>
    </w:lvl>
    <w:lvl w:ilvl="7" w:tplc="E4D8F5A6">
      <w:numFmt w:val="bullet"/>
      <w:lvlText w:val="•"/>
      <w:lvlJc w:val="left"/>
      <w:pPr>
        <w:ind w:left="7032" w:hanging="284"/>
      </w:pPr>
      <w:rPr>
        <w:rFonts w:hint="default"/>
        <w:lang w:val="id" w:eastAsia="en-US" w:bidi="ar-SA"/>
      </w:rPr>
    </w:lvl>
    <w:lvl w:ilvl="8" w:tplc="9CC84182">
      <w:numFmt w:val="bullet"/>
      <w:lvlText w:val="•"/>
      <w:lvlJc w:val="left"/>
      <w:pPr>
        <w:ind w:left="8037" w:hanging="284"/>
      </w:pPr>
      <w:rPr>
        <w:rFonts w:hint="default"/>
        <w:lang w:val="id" w:eastAsia="en-US" w:bidi="ar-SA"/>
      </w:rPr>
    </w:lvl>
  </w:abstractNum>
  <w:abstractNum w:abstractNumId="19">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2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nsid w:val="3B1B2FE1"/>
    <w:multiLevelType w:val="hybridMultilevel"/>
    <w:tmpl w:val="19E6E8B6"/>
    <w:lvl w:ilvl="0" w:tplc="6422F364">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3">
    <w:nsid w:val="43C80487"/>
    <w:multiLevelType w:val="hybridMultilevel"/>
    <w:tmpl w:val="C316ABE4"/>
    <w:lvl w:ilvl="0" w:tplc="1E668BBE">
      <w:start w:val="1"/>
      <w:numFmt w:val="upperLetter"/>
      <w:lvlText w:val="%1."/>
      <w:lvlJc w:val="left"/>
      <w:pPr>
        <w:ind w:left="556" w:hanging="284"/>
      </w:pPr>
      <w:rPr>
        <w:rFonts w:ascii="Times New Roman" w:eastAsia="Times New Roman" w:hAnsi="Times New Roman" w:cs="Times New Roman" w:hint="default"/>
        <w:b/>
        <w:bCs/>
        <w:spacing w:val="-1"/>
        <w:w w:val="99"/>
        <w:sz w:val="20"/>
        <w:szCs w:val="20"/>
        <w:lang w:val="id" w:eastAsia="en-US" w:bidi="ar-SA"/>
      </w:rPr>
    </w:lvl>
    <w:lvl w:ilvl="1" w:tplc="8F6470E8">
      <w:start w:val="1"/>
      <w:numFmt w:val="decimal"/>
      <w:lvlText w:val="%2."/>
      <w:lvlJc w:val="left"/>
      <w:pPr>
        <w:ind w:left="556" w:hanging="284"/>
      </w:pPr>
      <w:rPr>
        <w:rFonts w:ascii="Times New Roman" w:eastAsia="Times New Roman" w:hAnsi="Times New Roman" w:cs="Times New Roman" w:hint="default"/>
        <w:spacing w:val="-16"/>
        <w:w w:val="99"/>
        <w:sz w:val="20"/>
        <w:szCs w:val="20"/>
        <w:lang w:val="id" w:eastAsia="en-US" w:bidi="ar-SA"/>
      </w:rPr>
    </w:lvl>
    <w:lvl w:ilvl="2" w:tplc="02782858">
      <w:start w:val="1"/>
      <w:numFmt w:val="lowerLetter"/>
      <w:lvlText w:val="%3."/>
      <w:lvlJc w:val="left"/>
      <w:pPr>
        <w:ind w:left="840" w:hanging="284"/>
      </w:pPr>
      <w:rPr>
        <w:rFonts w:ascii="Times New Roman" w:eastAsia="Times New Roman" w:hAnsi="Times New Roman" w:cs="Times New Roman" w:hint="default"/>
        <w:spacing w:val="-5"/>
        <w:w w:val="99"/>
        <w:sz w:val="20"/>
        <w:szCs w:val="20"/>
        <w:lang w:val="id" w:eastAsia="en-US" w:bidi="ar-SA"/>
      </w:rPr>
    </w:lvl>
    <w:lvl w:ilvl="3" w:tplc="08090019">
      <w:start w:val="1"/>
      <w:numFmt w:val="lowerLetter"/>
      <w:lvlText w:val="%4."/>
      <w:lvlJc w:val="left"/>
      <w:pPr>
        <w:ind w:left="1124" w:hanging="284"/>
      </w:pPr>
      <w:rPr>
        <w:rFonts w:hint="default"/>
        <w:spacing w:val="-5"/>
        <w:w w:val="99"/>
        <w:sz w:val="20"/>
        <w:szCs w:val="20"/>
        <w:lang w:val="id" w:eastAsia="en-US" w:bidi="ar-SA"/>
      </w:rPr>
    </w:lvl>
    <w:lvl w:ilvl="4" w:tplc="BB424134">
      <w:start w:val="1"/>
      <w:numFmt w:val="lowerLetter"/>
      <w:lvlText w:val="%5)"/>
      <w:lvlJc w:val="left"/>
      <w:pPr>
        <w:ind w:left="1404" w:hanging="281"/>
      </w:pPr>
      <w:rPr>
        <w:rFonts w:ascii="Times New Roman" w:eastAsia="Times New Roman" w:hAnsi="Times New Roman" w:cs="Times New Roman" w:hint="default"/>
        <w:spacing w:val="-25"/>
        <w:w w:val="99"/>
        <w:sz w:val="20"/>
        <w:szCs w:val="20"/>
        <w:lang w:val="id" w:eastAsia="en-US" w:bidi="ar-SA"/>
      </w:rPr>
    </w:lvl>
    <w:lvl w:ilvl="5" w:tplc="BB3EAB6A">
      <w:numFmt w:val="bullet"/>
      <w:lvlText w:val="•"/>
      <w:lvlJc w:val="left"/>
      <w:pPr>
        <w:ind w:left="3870" w:hanging="281"/>
      </w:pPr>
      <w:rPr>
        <w:rFonts w:hint="default"/>
        <w:lang w:val="id" w:eastAsia="en-US" w:bidi="ar-SA"/>
      </w:rPr>
    </w:lvl>
    <w:lvl w:ilvl="6" w:tplc="B5864E00">
      <w:numFmt w:val="bullet"/>
      <w:lvlText w:val="•"/>
      <w:lvlJc w:val="left"/>
      <w:pPr>
        <w:ind w:left="5106" w:hanging="281"/>
      </w:pPr>
      <w:rPr>
        <w:rFonts w:hint="default"/>
        <w:lang w:val="id" w:eastAsia="en-US" w:bidi="ar-SA"/>
      </w:rPr>
    </w:lvl>
    <w:lvl w:ilvl="7" w:tplc="B2F85CD4">
      <w:numFmt w:val="bullet"/>
      <w:lvlText w:val="•"/>
      <w:lvlJc w:val="left"/>
      <w:pPr>
        <w:ind w:left="6341" w:hanging="281"/>
      </w:pPr>
      <w:rPr>
        <w:rFonts w:hint="default"/>
        <w:lang w:val="id" w:eastAsia="en-US" w:bidi="ar-SA"/>
      </w:rPr>
    </w:lvl>
    <w:lvl w:ilvl="8" w:tplc="AE403F96">
      <w:numFmt w:val="bullet"/>
      <w:lvlText w:val="•"/>
      <w:lvlJc w:val="left"/>
      <w:pPr>
        <w:ind w:left="7577" w:hanging="281"/>
      </w:pPr>
      <w:rPr>
        <w:rFonts w:hint="default"/>
        <w:lang w:val="id" w:eastAsia="en-US" w:bidi="ar-SA"/>
      </w:rPr>
    </w:lvl>
  </w:abstractNum>
  <w:abstractNum w:abstractNumId="24">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5EE6F85"/>
    <w:multiLevelType w:val="hybridMultilevel"/>
    <w:tmpl w:val="7F9274D6"/>
    <w:lvl w:ilvl="0" w:tplc="97DC403E">
      <w:start w:val="1"/>
      <w:numFmt w:val="upperLetter"/>
      <w:lvlText w:val="%1."/>
      <w:lvlJc w:val="lef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6E74109"/>
    <w:multiLevelType w:val="hybridMultilevel"/>
    <w:tmpl w:val="530076AA"/>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7">
    <w:nsid w:val="4C872EC7"/>
    <w:multiLevelType w:val="hybridMultilevel"/>
    <w:tmpl w:val="852425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C954784"/>
    <w:multiLevelType w:val="hybridMultilevel"/>
    <w:tmpl w:val="CA7482C4"/>
    <w:lvl w:ilvl="0" w:tplc="F6388702">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0">
    <w:nsid w:val="548717C4"/>
    <w:multiLevelType w:val="hybridMultilevel"/>
    <w:tmpl w:val="AC6C57A0"/>
    <w:lvl w:ilvl="0" w:tplc="08090019">
      <w:start w:val="1"/>
      <w:numFmt w:val="lowerLetter"/>
      <w:lvlText w:val="%1."/>
      <w:lvlJc w:val="left"/>
      <w:pPr>
        <w:ind w:left="1004" w:hanging="360"/>
      </w:pPr>
    </w:lvl>
    <w:lvl w:ilvl="1" w:tplc="08090019">
      <w:start w:val="1"/>
      <w:numFmt w:val="lowerLetter"/>
      <w:lvlText w:val="%2."/>
      <w:lvlJc w:val="left"/>
      <w:pPr>
        <w:ind w:left="1724" w:hanging="360"/>
      </w:pPr>
    </w:lvl>
    <w:lvl w:ilvl="2" w:tplc="0809001B">
      <w:start w:val="1"/>
      <w:numFmt w:val="lowerRoman"/>
      <w:lvlText w:val="%3."/>
      <w:lvlJc w:val="right"/>
      <w:pPr>
        <w:ind w:left="2444" w:hanging="180"/>
      </w:pPr>
    </w:lvl>
    <w:lvl w:ilvl="3" w:tplc="0809000F">
      <w:start w:val="1"/>
      <w:numFmt w:val="decimal"/>
      <w:lvlText w:val="%4."/>
      <w:lvlJc w:val="left"/>
      <w:pPr>
        <w:ind w:left="3164" w:hanging="360"/>
      </w:pPr>
    </w:lvl>
    <w:lvl w:ilvl="4" w:tplc="08090019">
      <w:start w:val="1"/>
      <w:numFmt w:val="lowerLetter"/>
      <w:lvlText w:val="%5."/>
      <w:lvlJc w:val="left"/>
      <w:pPr>
        <w:ind w:left="3884" w:hanging="360"/>
      </w:pPr>
    </w:lvl>
    <w:lvl w:ilvl="5" w:tplc="0809001B">
      <w:start w:val="1"/>
      <w:numFmt w:val="lowerRoman"/>
      <w:lvlText w:val="%6."/>
      <w:lvlJc w:val="right"/>
      <w:pPr>
        <w:ind w:left="4604" w:hanging="180"/>
      </w:pPr>
    </w:lvl>
    <w:lvl w:ilvl="6" w:tplc="0809000F">
      <w:start w:val="1"/>
      <w:numFmt w:val="decimal"/>
      <w:lvlText w:val="%7."/>
      <w:lvlJc w:val="left"/>
      <w:pPr>
        <w:ind w:left="5324" w:hanging="360"/>
      </w:pPr>
    </w:lvl>
    <w:lvl w:ilvl="7" w:tplc="08090019">
      <w:start w:val="1"/>
      <w:numFmt w:val="lowerLetter"/>
      <w:lvlText w:val="%8."/>
      <w:lvlJc w:val="left"/>
      <w:pPr>
        <w:ind w:left="6044" w:hanging="360"/>
      </w:pPr>
    </w:lvl>
    <w:lvl w:ilvl="8" w:tplc="0809001B">
      <w:start w:val="1"/>
      <w:numFmt w:val="lowerRoman"/>
      <w:lvlText w:val="%9."/>
      <w:lvlJc w:val="right"/>
      <w:pPr>
        <w:ind w:left="6764" w:hanging="180"/>
      </w:pPr>
    </w:lvl>
  </w:abstractNum>
  <w:abstractNum w:abstractNumId="31">
    <w:nsid w:val="5A06536B"/>
    <w:multiLevelType w:val="hybridMultilevel"/>
    <w:tmpl w:val="623AAB78"/>
    <w:lvl w:ilvl="0" w:tplc="F6388702">
      <w:start w:val="1"/>
      <w:numFmt w:val="decimal"/>
      <w:lvlText w:val="%1."/>
      <w:lvlJc w:val="righ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2">
    <w:nsid w:val="5A180970"/>
    <w:multiLevelType w:val="hybridMultilevel"/>
    <w:tmpl w:val="75EA1348"/>
    <w:lvl w:ilvl="0" w:tplc="8F6470E8">
      <w:start w:val="1"/>
      <w:numFmt w:val="decimal"/>
      <w:lvlText w:val="%1."/>
      <w:lvlJc w:val="left"/>
      <w:pPr>
        <w:ind w:left="556" w:hanging="284"/>
      </w:pPr>
      <w:rPr>
        <w:rFonts w:ascii="Times New Roman" w:eastAsia="Times New Roman" w:hAnsi="Times New Roman" w:cs="Times New Roman" w:hint="default"/>
        <w:spacing w:val="-16"/>
        <w:w w:val="99"/>
        <w:sz w:val="20"/>
        <w:szCs w:val="20"/>
        <w:lang w:val="id"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AC46D86"/>
    <w:multiLevelType w:val="hybridMultilevel"/>
    <w:tmpl w:val="E42CF632"/>
    <w:lvl w:ilvl="0" w:tplc="8F6470E8">
      <w:start w:val="1"/>
      <w:numFmt w:val="decimal"/>
      <w:lvlText w:val="%1."/>
      <w:lvlJc w:val="left"/>
      <w:pPr>
        <w:ind w:left="1364" w:hanging="284"/>
      </w:pPr>
      <w:rPr>
        <w:rFonts w:ascii="Times New Roman" w:eastAsia="Times New Roman" w:hAnsi="Times New Roman" w:cs="Times New Roman" w:hint="default"/>
        <w:spacing w:val="-16"/>
        <w:w w:val="99"/>
        <w:sz w:val="20"/>
        <w:szCs w:val="20"/>
        <w:lang w:val="id" w:eastAsia="en-US" w:bidi="ar-SA"/>
      </w:rPr>
    </w:lvl>
    <w:lvl w:ilvl="1" w:tplc="08090019" w:tentative="1">
      <w:start w:val="1"/>
      <w:numFmt w:val="lowerLetter"/>
      <w:lvlText w:val="%2."/>
      <w:lvlJc w:val="left"/>
      <w:pPr>
        <w:ind w:left="2248" w:hanging="360"/>
      </w:pPr>
    </w:lvl>
    <w:lvl w:ilvl="2" w:tplc="0809001B" w:tentative="1">
      <w:start w:val="1"/>
      <w:numFmt w:val="lowerRoman"/>
      <w:lvlText w:val="%3."/>
      <w:lvlJc w:val="right"/>
      <w:pPr>
        <w:ind w:left="2968" w:hanging="180"/>
      </w:pPr>
    </w:lvl>
    <w:lvl w:ilvl="3" w:tplc="0809000F" w:tentative="1">
      <w:start w:val="1"/>
      <w:numFmt w:val="decimal"/>
      <w:lvlText w:val="%4."/>
      <w:lvlJc w:val="left"/>
      <w:pPr>
        <w:ind w:left="3688" w:hanging="360"/>
      </w:pPr>
    </w:lvl>
    <w:lvl w:ilvl="4" w:tplc="08090019" w:tentative="1">
      <w:start w:val="1"/>
      <w:numFmt w:val="lowerLetter"/>
      <w:lvlText w:val="%5."/>
      <w:lvlJc w:val="left"/>
      <w:pPr>
        <w:ind w:left="4408" w:hanging="360"/>
      </w:pPr>
    </w:lvl>
    <w:lvl w:ilvl="5" w:tplc="0809001B" w:tentative="1">
      <w:start w:val="1"/>
      <w:numFmt w:val="lowerRoman"/>
      <w:lvlText w:val="%6."/>
      <w:lvlJc w:val="right"/>
      <w:pPr>
        <w:ind w:left="5128" w:hanging="180"/>
      </w:pPr>
    </w:lvl>
    <w:lvl w:ilvl="6" w:tplc="0809000F" w:tentative="1">
      <w:start w:val="1"/>
      <w:numFmt w:val="decimal"/>
      <w:lvlText w:val="%7."/>
      <w:lvlJc w:val="left"/>
      <w:pPr>
        <w:ind w:left="5848" w:hanging="360"/>
      </w:pPr>
    </w:lvl>
    <w:lvl w:ilvl="7" w:tplc="08090019" w:tentative="1">
      <w:start w:val="1"/>
      <w:numFmt w:val="lowerLetter"/>
      <w:lvlText w:val="%8."/>
      <w:lvlJc w:val="left"/>
      <w:pPr>
        <w:ind w:left="6568" w:hanging="360"/>
      </w:pPr>
    </w:lvl>
    <w:lvl w:ilvl="8" w:tplc="0809001B" w:tentative="1">
      <w:start w:val="1"/>
      <w:numFmt w:val="lowerRoman"/>
      <w:lvlText w:val="%9."/>
      <w:lvlJc w:val="right"/>
      <w:pPr>
        <w:ind w:left="7288" w:hanging="180"/>
      </w:pPr>
    </w:lvl>
  </w:abstractNum>
  <w:abstractNum w:abstractNumId="34">
    <w:nsid w:val="64E872E3"/>
    <w:multiLevelType w:val="hybridMultilevel"/>
    <w:tmpl w:val="623CEB9C"/>
    <w:lvl w:ilvl="0" w:tplc="8F6470E8">
      <w:start w:val="1"/>
      <w:numFmt w:val="decimal"/>
      <w:lvlText w:val="%1."/>
      <w:lvlJc w:val="left"/>
      <w:pPr>
        <w:ind w:left="556" w:hanging="284"/>
      </w:pPr>
      <w:rPr>
        <w:rFonts w:ascii="Times New Roman" w:eastAsia="Times New Roman" w:hAnsi="Times New Roman" w:cs="Times New Roman" w:hint="default"/>
        <w:spacing w:val="-16"/>
        <w:w w:val="99"/>
        <w:sz w:val="20"/>
        <w:szCs w:val="20"/>
        <w:lang w:val="id"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7126EBC"/>
    <w:multiLevelType w:val="hybridMultilevel"/>
    <w:tmpl w:val="E21ABCF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86251B7"/>
    <w:multiLevelType w:val="hybridMultilevel"/>
    <w:tmpl w:val="3EFE02F4"/>
    <w:lvl w:ilvl="0" w:tplc="08090019">
      <w:start w:val="1"/>
      <w:numFmt w:val="lowerLetter"/>
      <w:lvlText w:val="%1."/>
      <w:lvlJc w:val="left"/>
      <w:pPr>
        <w:ind w:left="1276" w:hanging="360"/>
      </w:pPr>
    </w:lvl>
    <w:lvl w:ilvl="1" w:tplc="08090019" w:tentative="1">
      <w:start w:val="1"/>
      <w:numFmt w:val="lowerLetter"/>
      <w:lvlText w:val="%2."/>
      <w:lvlJc w:val="left"/>
      <w:pPr>
        <w:ind w:left="1996" w:hanging="360"/>
      </w:pPr>
    </w:lvl>
    <w:lvl w:ilvl="2" w:tplc="0809001B" w:tentative="1">
      <w:start w:val="1"/>
      <w:numFmt w:val="lowerRoman"/>
      <w:lvlText w:val="%3."/>
      <w:lvlJc w:val="right"/>
      <w:pPr>
        <w:ind w:left="2716" w:hanging="180"/>
      </w:pPr>
    </w:lvl>
    <w:lvl w:ilvl="3" w:tplc="0809000F" w:tentative="1">
      <w:start w:val="1"/>
      <w:numFmt w:val="decimal"/>
      <w:lvlText w:val="%4."/>
      <w:lvlJc w:val="left"/>
      <w:pPr>
        <w:ind w:left="3436" w:hanging="360"/>
      </w:pPr>
    </w:lvl>
    <w:lvl w:ilvl="4" w:tplc="08090019" w:tentative="1">
      <w:start w:val="1"/>
      <w:numFmt w:val="lowerLetter"/>
      <w:lvlText w:val="%5."/>
      <w:lvlJc w:val="left"/>
      <w:pPr>
        <w:ind w:left="4156" w:hanging="360"/>
      </w:pPr>
    </w:lvl>
    <w:lvl w:ilvl="5" w:tplc="0809001B" w:tentative="1">
      <w:start w:val="1"/>
      <w:numFmt w:val="lowerRoman"/>
      <w:lvlText w:val="%6."/>
      <w:lvlJc w:val="right"/>
      <w:pPr>
        <w:ind w:left="4876" w:hanging="180"/>
      </w:pPr>
    </w:lvl>
    <w:lvl w:ilvl="6" w:tplc="0809000F" w:tentative="1">
      <w:start w:val="1"/>
      <w:numFmt w:val="decimal"/>
      <w:lvlText w:val="%7."/>
      <w:lvlJc w:val="left"/>
      <w:pPr>
        <w:ind w:left="5596" w:hanging="360"/>
      </w:pPr>
    </w:lvl>
    <w:lvl w:ilvl="7" w:tplc="08090019" w:tentative="1">
      <w:start w:val="1"/>
      <w:numFmt w:val="lowerLetter"/>
      <w:lvlText w:val="%8."/>
      <w:lvlJc w:val="left"/>
      <w:pPr>
        <w:ind w:left="6316" w:hanging="360"/>
      </w:pPr>
    </w:lvl>
    <w:lvl w:ilvl="8" w:tplc="0809001B" w:tentative="1">
      <w:start w:val="1"/>
      <w:numFmt w:val="lowerRoman"/>
      <w:lvlText w:val="%9."/>
      <w:lvlJc w:val="right"/>
      <w:pPr>
        <w:ind w:left="7036" w:hanging="180"/>
      </w:pPr>
    </w:lvl>
  </w:abstractNum>
  <w:abstractNum w:abstractNumId="37">
    <w:nsid w:val="6C281451"/>
    <w:multiLevelType w:val="hybridMultilevel"/>
    <w:tmpl w:val="1B10B872"/>
    <w:lvl w:ilvl="0" w:tplc="F6388702">
      <w:start w:val="1"/>
      <w:numFmt w:val="decimal"/>
      <w:lvlText w:val="%1."/>
      <w:lvlJc w:val="righ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8">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0">
    <w:nsid w:val="70B92E41"/>
    <w:multiLevelType w:val="hybridMultilevel"/>
    <w:tmpl w:val="9FCA78CC"/>
    <w:lvl w:ilvl="0" w:tplc="F6388702">
      <w:start w:val="1"/>
      <w:numFmt w:val="decimal"/>
      <w:lvlText w:val="%1."/>
      <w:lvlJc w:val="righ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1">
    <w:nsid w:val="752718FC"/>
    <w:multiLevelType w:val="hybridMultilevel"/>
    <w:tmpl w:val="7154141E"/>
    <w:lvl w:ilvl="0" w:tplc="8F6470E8">
      <w:start w:val="1"/>
      <w:numFmt w:val="decimal"/>
      <w:lvlText w:val="%1."/>
      <w:lvlJc w:val="left"/>
      <w:pPr>
        <w:ind w:left="556" w:hanging="284"/>
      </w:pPr>
      <w:rPr>
        <w:rFonts w:ascii="Times New Roman" w:eastAsia="Times New Roman" w:hAnsi="Times New Roman" w:cs="Times New Roman" w:hint="default"/>
        <w:spacing w:val="-16"/>
        <w:w w:val="99"/>
        <w:sz w:val="20"/>
        <w:szCs w:val="20"/>
        <w:lang w:val="id" w:eastAsia="en-US" w:bidi="ar-S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8995DB9"/>
    <w:multiLevelType w:val="hybridMultilevel"/>
    <w:tmpl w:val="92F676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38"/>
  </w:num>
  <w:num w:numId="3">
    <w:abstractNumId w:val="16"/>
  </w:num>
  <w:num w:numId="4">
    <w:abstractNumId w:val="22"/>
  </w:num>
  <w:num w:numId="5">
    <w:abstractNumId w:val="22"/>
  </w:num>
  <w:num w:numId="6">
    <w:abstractNumId w:val="22"/>
  </w:num>
  <w:num w:numId="7">
    <w:abstractNumId w:val="22"/>
  </w:num>
  <w:num w:numId="8">
    <w:abstractNumId w:val="29"/>
  </w:num>
  <w:num w:numId="9">
    <w:abstractNumId w:val="39"/>
  </w:num>
  <w:num w:numId="10">
    <w:abstractNumId w:val="20"/>
  </w:num>
  <w:num w:numId="11">
    <w:abstractNumId w:val="12"/>
  </w:num>
  <w:num w:numId="12">
    <w:abstractNumId w:val="11"/>
  </w:num>
  <w:num w:numId="13">
    <w:abstractNumId w:val="24"/>
  </w:num>
  <w:num w:numId="14">
    <w:abstractNumId w:val="10"/>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4"/>
  </w:num>
  <w:num w:numId="19">
    <w:abstractNumId w:val="32"/>
  </w:num>
  <w:num w:numId="20">
    <w:abstractNumId w:val="34"/>
  </w:num>
  <w:num w:numId="21">
    <w:abstractNumId w:val="8"/>
  </w:num>
  <w:num w:numId="22">
    <w:abstractNumId w:val="33"/>
  </w:num>
  <w:num w:numId="23">
    <w:abstractNumId w:val="3"/>
  </w:num>
  <w:num w:numId="24">
    <w:abstractNumId w:val="2"/>
  </w:num>
  <w:num w:numId="25">
    <w:abstractNumId w:val="23"/>
  </w:num>
  <w:num w:numId="26">
    <w:abstractNumId w:val="41"/>
  </w:num>
  <w:num w:numId="27">
    <w:abstractNumId w:val="13"/>
  </w:num>
  <w:num w:numId="28">
    <w:abstractNumId w:val="35"/>
  </w:num>
  <w:num w:numId="29">
    <w:abstractNumId w:val="25"/>
  </w:num>
  <w:num w:numId="30">
    <w:abstractNumId w:val="18"/>
  </w:num>
  <w:num w:numId="31">
    <w:abstractNumId w:val="36"/>
  </w:num>
  <w:num w:numId="32">
    <w:abstractNumId w:val="14"/>
  </w:num>
  <w:num w:numId="33">
    <w:abstractNumId w:val="28"/>
  </w:num>
  <w:num w:numId="34">
    <w:abstractNumId w:val="17"/>
  </w:num>
  <w:num w:numId="35">
    <w:abstractNumId w:val="1"/>
  </w:num>
  <w:num w:numId="36">
    <w:abstractNumId w:val="40"/>
  </w:num>
  <w:num w:numId="37">
    <w:abstractNumId w:val="9"/>
  </w:num>
  <w:num w:numId="38">
    <w:abstractNumId w:val="5"/>
  </w:num>
  <w:num w:numId="39">
    <w:abstractNumId w:val="31"/>
  </w:num>
  <w:num w:numId="40">
    <w:abstractNumId w:val="21"/>
  </w:num>
  <w:num w:numId="41">
    <w:abstractNumId w:val="27"/>
  </w:num>
  <w:num w:numId="42">
    <w:abstractNumId w:val="26"/>
  </w:num>
  <w:num w:numId="43">
    <w:abstractNumId w:val="0"/>
  </w:num>
  <w:num w:numId="44">
    <w:abstractNumId w:val="37"/>
  </w:num>
  <w:num w:numId="45">
    <w:abstractNumId w:val="15"/>
  </w:num>
  <w:num w:numId="46">
    <w:abstractNumId w:val="6"/>
  </w:num>
  <w:num w:numId="47">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3D6"/>
    <w:rsid w:val="00001EB9"/>
    <w:rsid w:val="00002C74"/>
    <w:rsid w:val="00004226"/>
    <w:rsid w:val="0000606D"/>
    <w:rsid w:val="00012F98"/>
    <w:rsid w:val="00021222"/>
    <w:rsid w:val="0003112C"/>
    <w:rsid w:val="00041C9E"/>
    <w:rsid w:val="00052E60"/>
    <w:rsid w:val="00053983"/>
    <w:rsid w:val="00060DEB"/>
    <w:rsid w:val="00062D46"/>
    <w:rsid w:val="000643E5"/>
    <w:rsid w:val="0007487F"/>
    <w:rsid w:val="00075C2C"/>
    <w:rsid w:val="00083015"/>
    <w:rsid w:val="00091A42"/>
    <w:rsid w:val="00093BCF"/>
    <w:rsid w:val="00096425"/>
    <w:rsid w:val="000A2263"/>
    <w:rsid w:val="000A3493"/>
    <w:rsid w:val="000B216D"/>
    <w:rsid w:val="000B641F"/>
    <w:rsid w:val="000C222C"/>
    <w:rsid w:val="000C4DEB"/>
    <w:rsid w:val="000C58D6"/>
    <w:rsid w:val="001009DF"/>
    <w:rsid w:val="00101CFB"/>
    <w:rsid w:val="00102A59"/>
    <w:rsid w:val="00103C4A"/>
    <w:rsid w:val="0011289D"/>
    <w:rsid w:val="00112C82"/>
    <w:rsid w:val="001138CB"/>
    <w:rsid w:val="00113F3B"/>
    <w:rsid w:val="001155FF"/>
    <w:rsid w:val="00120A9F"/>
    <w:rsid w:val="0012449C"/>
    <w:rsid w:val="0012453B"/>
    <w:rsid w:val="00132B82"/>
    <w:rsid w:val="00132F06"/>
    <w:rsid w:val="00135B3F"/>
    <w:rsid w:val="001374B8"/>
    <w:rsid w:val="00137774"/>
    <w:rsid w:val="00154C41"/>
    <w:rsid w:val="00155602"/>
    <w:rsid w:val="00160A1E"/>
    <w:rsid w:val="00163A46"/>
    <w:rsid w:val="00163F83"/>
    <w:rsid w:val="00165B5B"/>
    <w:rsid w:val="0017194B"/>
    <w:rsid w:val="00177872"/>
    <w:rsid w:val="00185F4C"/>
    <w:rsid w:val="00191BD6"/>
    <w:rsid w:val="001A06D9"/>
    <w:rsid w:val="001A491A"/>
    <w:rsid w:val="001B3211"/>
    <w:rsid w:val="001C0A3F"/>
    <w:rsid w:val="001C558B"/>
    <w:rsid w:val="001C6DFD"/>
    <w:rsid w:val="001D1501"/>
    <w:rsid w:val="001D251F"/>
    <w:rsid w:val="001D3F26"/>
    <w:rsid w:val="001D444B"/>
    <w:rsid w:val="001D5929"/>
    <w:rsid w:val="001E072A"/>
    <w:rsid w:val="001E53CA"/>
    <w:rsid w:val="0020378D"/>
    <w:rsid w:val="00204E92"/>
    <w:rsid w:val="0021070E"/>
    <w:rsid w:val="00216E0D"/>
    <w:rsid w:val="00220FC9"/>
    <w:rsid w:val="002214AF"/>
    <w:rsid w:val="002343B7"/>
    <w:rsid w:val="0023558B"/>
    <w:rsid w:val="00256481"/>
    <w:rsid w:val="0026083D"/>
    <w:rsid w:val="00265C64"/>
    <w:rsid w:val="00280009"/>
    <w:rsid w:val="00284B08"/>
    <w:rsid w:val="002942A8"/>
    <w:rsid w:val="00294B4F"/>
    <w:rsid w:val="002967A8"/>
    <w:rsid w:val="0029708A"/>
    <w:rsid w:val="00297A4C"/>
    <w:rsid w:val="002A2DFD"/>
    <w:rsid w:val="002B3CAC"/>
    <w:rsid w:val="002B4226"/>
    <w:rsid w:val="002B7EFF"/>
    <w:rsid w:val="002C4628"/>
    <w:rsid w:val="002C4950"/>
    <w:rsid w:val="002C7C8A"/>
    <w:rsid w:val="002D2324"/>
    <w:rsid w:val="002E405D"/>
    <w:rsid w:val="002F1F25"/>
    <w:rsid w:val="00300AFB"/>
    <w:rsid w:val="0030125D"/>
    <w:rsid w:val="00305903"/>
    <w:rsid w:val="003061C0"/>
    <w:rsid w:val="00310F79"/>
    <w:rsid w:val="0031490D"/>
    <w:rsid w:val="003208A5"/>
    <w:rsid w:val="00321D29"/>
    <w:rsid w:val="00330955"/>
    <w:rsid w:val="00332DAA"/>
    <w:rsid w:val="00334C01"/>
    <w:rsid w:val="00337271"/>
    <w:rsid w:val="003425D0"/>
    <w:rsid w:val="003438BC"/>
    <w:rsid w:val="00350483"/>
    <w:rsid w:val="00350EA4"/>
    <w:rsid w:val="00361552"/>
    <w:rsid w:val="00363C11"/>
    <w:rsid w:val="003655D7"/>
    <w:rsid w:val="00366F6E"/>
    <w:rsid w:val="00376BA1"/>
    <w:rsid w:val="003835C5"/>
    <w:rsid w:val="00383E28"/>
    <w:rsid w:val="003843AD"/>
    <w:rsid w:val="00385ED9"/>
    <w:rsid w:val="00386AA9"/>
    <w:rsid w:val="003904DD"/>
    <w:rsid w:val="00390908"/>
    <w:rsid w:val="003A73D5"/>
    <w:rsid w:val="003B57CB"/>
    <w:rsid w:val="003C2DAF"/>
    <w:rsid w:val="003C327F"/>
    <w:rsid w:val="003C44DB"/>
    <w:rsid w:val="003D0353"/>
    <w:rsid w:val="003D2048"/>
    <w:rsid w:val="003D328A"/>
    <w:rsid w:val="003D765A"/>
    <w:rsid w:val="003D7BFD"/>
    <w:rsid w:val="003D7F74"/>
    <w:rsid w:val="003E164D"/>
    <w:rsid w:val="003E1E3C"/>
    <w:rsid w:val="003E4FA5"/>
    <w:rsid w:val="003F0C36"/>
    <w:rsid w:val="003F197F"/>
    <w:rsid w:val="00413021"/>
    <w:rsid w:val="00413F20"/>
    <w:rsid w:val="00416157"/>
    <w:rsid w:val="0042014A"/>
    <w:rsid w:val="00421F5F"/>
    <w:rsid w:val="00444982"/>
    <w:rsid w:val="00447CBF"/>
    <w:rsid w:val="00462BC6"/>
    <w:rsid w:val="00466DB0"/>
    <w:rsid w:val="00474D15"/>
    <w:rsid w:val="00484F16"/>
    <w:rsid w:val="004857F6"/>
    <w:rsid w:val="00485A85"/>
    <w:rsid w:val="0048662C"/>
    <w:rsid w:val="00495BE0"/>
    <w:rsid w:val="004A031D"/>
    <w:rsid w:val="004A3B2E"/>
    <w:rsid w:val="004B2D80"/>
    <w:rsid w:val="004B33D5"/>
    <w:rsid w:val="004B6267"/>
    <w:rsid w:val="004C25B8"/>
    <w:rsid w:val="004C3442"/>
    <w:rsid w:val="004C5658"/>
    <w:rsid w:val="004D122B"/>
    <w:rsid w:val="004D2B3A"/>
    <w:rsid w:val="004D2E2F"/>
    <w:rsid w:val="004D354A"/>
    <w:rsid w:val="004E27CB"/>
    <w:rsid w:val="004E7F11"/>
    <w:rsid w:val="004F361C"/>
    <w:rsid w:val="004F4D64"/>
    <w:rsid w:val="0050277B"/>
    <w:rsid w:val="00505A12"/>
    <w:rsid w:val="005067F5"/>
    <w:rsid w:val="005116B0"/>
    <w:rsid w:val="00512FEF"/>
    <w:rsid w:val="00523070"/>
    <w:rsid w:val="00523226"/>
    <w:rsid w:val="005236C5"/>
    <w:rsid w:val="00537870"/>
    <w:rsid w:val="00545F89"/>
    <w:rsid w:val="00554733"/>
    <w:rsid w:val="00554F77"/>
    <w:rsid w:val="00554FD2"/>
    <w:rsid w:val="005576DA"/>
    <w:rsid w:val="005627C2"/>
    <w:rsid w:val="0056439F"/>
    <w:rsid w:val="00564AE8"/>
    <w:rsid w:val="00571807"/>
    <w:rsid w:val="0057337F"/>
    <w:rsid w:val="005739B6"/>
    <w:rsid w:val="00582BE5"/>
    <w:rsid w:val="0058501D"/>
    <w:rsid w:val="00586904"/>
    <w:rsid w:val="005A36A3"/>
    <w:rsid w:val="005A7678"/>
    <w:rsid w:val="005A7DD9"/>
    <w:rsid w:val="005B3180"/>
    <w:rsid w:val="005B410A"/>
    <w:rsid w:val="005B5A8C"/>
    <w:rsid w:val="005D2861"/>
    <w:rsid w:val="005D3E52"/>
    <w:rsid w:val="005D5DCE"/>
    <w:rsid w:val="005D7FFA"/>
    <w:rsid w:val="005E65E5"/>
    <w:rsid w:val="006045D7"/>
    <w:rsid w:val="00606294"/>
    <w:rsid w:val="00610388"/>
    <w:rsid w:val="006112A5"/>
    <w:rsid w:val="006129BD"/>
    <w:rsid w:val="006275DC"/>
    <w:rsid w:val="006306CA"/>
    <w:rsid w:val="006419B6"/>
    <w:rsid w:val="00655678"/>
    <w:rsid w:val="00657CF6"/>
    <w:rsid w:val="006601AA"/>
    <w:rsid w:val="00672BF6"/>
    <w:rsid w:val="00673F3F"/>
    <w:rsid w:val="00676938"/>
    <w:rsid w:val="00676A4E"/>
    <w:rsid w:val="006922FC"/>
    <w:rsid w:val="00693B10"/>
    <w:rsid w:val="006A23D9"/>
    <w:rsid w:val="006A708D"/>
    <w:rsid w:val="006B14E7"/>
    <w:rsid w:val="006B48F3"/>
    <w:rsid w:val="006C05A4"/>
    <w:rsid w:val="006C547F"/>
    <w:rsid w:val="006C5A90"/>
    <w:rsid w:val="006D0506"/>
    <w:rsid w:val="006D1475"/>
    <w:rsid w:val="006E1395"/>
    <w:rsid w:val="006E19C4"/>
    <w:rsid w:val="006F0649"/>
    <w:rsid w:val="006F1733"/>
    <w:rsid w:val="006F2BE0"/>
    <w:rsid w:val="00703B96"/>
    <w:rsid w:val="00705DB9"/>
    <w:rsid w:val="00710D9E"/>
    <w:rsid w:val="00715063"/>
    <w:rsid w:val="0071762A"/>
    <w:rsid w:val="007267F2"/>
    <w:rsid w:val="00726E49"/>
    <w:rsid w:val="00730652"/>
    <w:rsid w:val="00732C22"/>
    <w:rsid w:val="0073688B"/>
    <w:rsid w:val="00742417"/>
    <w:rsid w:val="00742671"/>
    <w:rsid w:val="0074277A"/>
    <w:rsid w:val="00744193"/>
    <w:rsid w:val="007509FE"/>
    <w:rsid w:val="007558CF"/>
    <w:rsid w:val="007576E4"/>
    <w:rsid w:val="00757F3E"/>
    <w:rsid w:val="00760568"/>
    <w:rsid w:val="0076079E"/>
    <w:rsid w:val="00764AF1"/>
    <w:rsid w:val="00775821"/>
    <w:rsid w:val="00776401"/>
    <w:rsid w:val="00782AFD"/>
    <w:rsid w:val="007914E1"/>
    <w:rsid w:val="007975D5"/>
    <w:rsid w:val="00797995"/>
    <w:rsid w:val="007A6F95"/>
    <w:rsid w:val="007A7AAE"/>
    <w:rsid w:val="007B0341"/>
    <w:rsid w:val="007B0D23"/>
    <w:rsid w:val="007B32E6"/>
    <w:rsid w:val="007B5FB9"/>
    <w:rsid w:val="007B6001"/>
    <w:rsid w:val="007B6146"/>
    <w:rsid w:val="007B6689"/>
    <w:rsid w:val="007C0198"/>
    <w:rsid w:val="007C54F7"/>
    <w:rsid w:val="007D23A2"/>
    <w:rsid w:val="007D25C5"/>
    <w:rsid w:val="007D324B"/>
    <w:rsid w:val="007D4703"/>
    <w:rsid w:val="007D585F"/>
    <w:rsid w:val="007D62F7"/>
    <w:rsid w:val="007D64FF"/>
    <w:rsid w:val="007D6D57"/>
    <w:rsid w:val="007F0AF5"/>
    <w:rsid w:val="007F7303"/>
    <w:rsid w:val="007F7818"/>
    <w:rsid w:val="008042EB"/>
    <w:rsid w:val="00804844"/>
    <w:rsid w:val="008079E9"/>
    <w:rsid w:val="008121EA"/>
    <w:rsid w:val="008222AC"/>
    <w:rsid w:val="008238BF"/>
    <w:rsid w:val="00824DB0"/>
    <w:rsid w:val="008338D5"/>
    <w:rsid w:val="00834328"/>
    <w:rsid w:val="008401BD"/>
    <w:rsid w:val="00841B44"/>
    <w:rsid w:val="00841BF0"/>
    <w:rsid w:val="00845226"/>
    <w:rsid w:val="008455C7"/>
    <w:rsid w:val="00856DAD"/>
    <w:rsid w:val="00857E66"/>
    <w:rsid w:val="00867572"/>
    <w:rsid w:val="0087176F"/>
    <w:rsid w:val="00872554"/>
    <w:rsid w:val="00885E7C"/>
    <w:rsid w:val="00885FEE"/>
    <w:rsid w:val="00890369"/>
    <w:rsid w:val="0089037D"/>
    <w:rsid w:val="00891BA0"/>
    <w:rsid w:val="008942D8"/>
    <w:rsid w:val="008A0031"/>
    <w:rsid w:val="008A4955"/>
    <w:rsid w:val="008A4ACC"/>
    <w:rsid w:val="008A7ADD"/>
    <w:rsid w:val="008C05D9"/>
    <w:rsid w:val="008C1DE4"/>
    <w:rsid w:val="008D4065"/>
    <w:rsid w:val="008D5549"/>
    <w:rsid w:val="008E1B10"/>
    <w:rsid w:val="008E55DB"/>
    <w:rsid w:val="008F2023"/>
    <w:rsid w:val="008F710A"/>
    <w:rsid w:val="009042A2"/>
    <w:rsid w:val="00906D79"/>
    <w:rsid w:val="009130BA"/>
    <w:rsid w:val="00916DD6"/>
    <w:rsid w:val="00924916"/>
    <w:rsid w:val="009255BF"/>
    <w:rsid w:val="00926F89"/>
    <w:rsid w:val="00927C1D"/>
    <w:rsid w:val="009347E9"/>
    <w:rsid w:val="00935EA7"/>
    <w:rsid w:val="0093792D"/>
    <w:rsid w:val="009507BA"/>
    <w:rsid w:val="00957619"/>
    <w:rsid w:val="00957FFB"/>
    <w:rsid w:val="009625EF"/>
    <w:rsid w:val="00964D2F"/>
    <w:rsid w:val="00967F07"/>
    <w:rsid w:val="00973AD0"/>
    <w:rsid w:val="00977FEE"/>
    <w:rsid w:val="00985574"/>
    <w:rsid w:val="00985802"/>
    <w:rsid w:val="00994B1E"/>
    <w:rsid w:val="00996A94"/>
    <w:rsid w:val="009A4892"/>
    <w:rsid w:val="009B2A99"/>
    <w:rsid w:val="009C3F22"/>
    <w:rsid w:val="009C3F6F"/>
    <w:rsid w:val="009D10EA"/>
    <w:rsid w:val="009D2334"/>
    <w:rsid w:val="009E23D9"/>
    <w:rsid w:val="009F7B61"/>
    <w:rsid w:val="00A03FF7"/>
    <w:rsid w:val="00A06501"/>
    <w:rsid w:val="00A07054"/>
    <w:rsid w:val="00A07FD9"/>
    <w:rsid w:val="00A1289E"/>
    <w:rsid w:val="00A15F3A"/>
    <w:rsid w:val="00A1740C"/>
    <w:rsid w:val="00A31019"/>
    <w:rsid w:val="00A340A5"/>
    <w:rsid w:val="00A34E4E"/>
    <w:rsid w:val="00A6195B"/>
    <w:rsid w:val="00A61B83"/>
    <w:rsid w:val="00A656D7"/>
    <w:rsid w:val="00A676C2"/>
    <w:rsid w:val="00A70536"/>
    <w:rsid w:val="00A7104A"/>
    <w:rsid w:val="00A7320D"/>
    <w:rsid w:val="00A73EF2"/>
    <w:rsid w:val="00A828EF"/>
    <w:rsid w:val="00A85272"/>
    <w:rsid w:val="00A85B84"/>
    <w:rsid w:val="00A96E03"/>
    <w:rsid w:val="00A97725"/>
    <w:rsid w:val="00A97C5D"/>
    <w:rsid w:val="00AA1C1E"/>
    <w:rsid w:val="00AA2522"/>
    <w:rsid w:val="00AA545E"/>
    <w:rsid w:val="00AB1636"/>
    <w:rsid w:val="00AC2996"/>
    <w:rsid w:val="00AE08FF"/>
    <w:rsid w:val="00AF3527"/>
    <w:rsid w:val="00B0184F"/>
    <w:rsid w:val="00B03E95"/>
    <w:rsid w:val="00B0419A"/>
    <w:rsid w:val="00B063D7"/>
    <w:rsid w:val="00B238A5"/>
    <w:rsid w:val="00B30726"/>
    <w:rsid w:val="00B31BD0"/>
    <w:rsid w:val="00B31EFB"/>
    <w:rsid w:val="00B3375D"/>
    <w:rsid w:val="00B3744D"/>
    <w:rsid w:val="00B42462"/>
    <w:rsid w:val="00B43933"/>
    <w:rsid w:val="00B515FD"/>
    <w:rsid w:val="00B544B0"/>
    <w:rsid w:val="00B55B40"/>
    <w:rsid w:val="00B57A1C"/>
    <w:rsid w:val="00B62D59"/>
    <w:rsid w:val="00B70F73"/>
    <w:rsid w:val="00B837BC"/>
    <w:rsid w:val="00B84020"/>
    <w:rsid w:val="00BA2601"/>
    <w:rsid w:val="00BA613C"/>
    <w:rsid w:val="00BB3344"/>
    <w:rsid w:val="00BB52BD"/>
    <w:rsid w:val="00BB74A1"/>
    <w:rsid w:val="00BC023C"/>
    <w:rsid w:val="00BC0A97"/>
    <w:rsid w:val="00BC265D"/>
    <w:rsid w:val="00BC3A0E"/>
    <w:rsid w:val="00BC4D95"/>
    <w:rsid w:val="00BD4D13"/>
    <w:rsid w:val="00BE166B"/>
    <w:rsid w:val="00BE1A0B"/>
    <w:rsid w:val="00BE4ADC"/>
    <w:rsid w:val="00BE68D6"/>
    <w:rsid w:val="00BF0DBD"/>
    <w:rsid w:val="00C009CD"/>
    <w:rsid w:val="00C00E44"/>
    <w:rsid w:val="00C03B96"/>
    <w:rsid w:val="00C05645"/>
    <w:rsid w:val="00C149E6"/>
    <w:rsid w:val="00C226D7"/>
    <w:rsid w:val="00C343A3"/>
    <w:rsid w:val="00C37220"/>
    <w:rsid w:val="00C60B4E"/>
    <w:rsid w:val="00C620A3"/>
    <w:rsid w:val="00C638C8"/>
    <w:rsid w:val="00C6538F"/>
    <w:rsid w:val="00C66575"/>
    <w:rsid w:val="00C67B3D"/>
    <w:rsid w:val="00C707AB"/>
    <w:rsid w:val="00C71A44"/>
    <w:rsid w:val="00C71A60"/>
    <w:rsid w:val="00C72DB3"/>
    <w:rsid w:val="00C77E99"/>
    <w:rsid w:val="00C8157F"/>
    <w:rsid w:val="00C81A4C"/>
    <w:rsid w:val="00C94E19"/>
    <w:rsid w:val="00C95541"/>
    <w:rsid w:val="00CA203E"/>
    <w:rsid w:val="00CA7780"/>
    <w:rsid w:val="00CA7E3B"/>
    <w:rsid w:val="00CB1F60"/>
    <w:rsid w:val="00CC129C"/>
    <w:rsid w:val="00CC34E1"/>
    <w:rsid w:val="00CC451C"/>
    <w:rsid w:val="00CC7711"/>
    <w:rsid w:val="00CE4262"/>
    <w:rsid w:val="00CE791C"/>
    <w:rsid w:val="00CF2B15"/>
    <w:rsid w:val="00CF39B9"/>
    <w:rsid w:val="00CF3C45"/>
    <w:rsid w:val="00CF4F5B"/>
    <w:rsid w:val="00D0198F"/>
    <w:rsid w:val="00D060BD"/>
    <w:rsid w:val="00D06BB4"/>
    <w:rsid w:val="00D06C4C"/>
    <w:rsid w:val="00D106F6"/>
    <w:rsid w:val="00D1209A"/>
    <w:rsid w:val="00D124D8"/>
    <w:rsid w:val="00D15DF1"/>
    <w:rsid w:val="00D216D7"/>
    <w:rsid w:val="00D224F4"/>
    <w:rsid w:val="00D263BC"/>
    <w:rsid w:val="00D3714E"/>
    <w:rsid w:val="00D43C02"/>
    <w:rsid w:val="00D51E98"/>
    <w:rsid w:val="00D52E5D"/>
    <w:rsid w:val="00D530E5"/>
    <w:rsid w:val="00D55A94"/>
    <w:rsid w:val="00D563AD"/>
    <w:rsid w:val="00D721D5"/>
    <w:rsid w:val="00D7405C"/>
    <w:rsid w:val="00D77753"/>
    <w:rsid w:val="00D82496"/>
    <w:rsid w:val="00D84219"/>
    <w:rsid w:val="00D946D0"/>
    <w:rsid w:val="00D9557C"/>
    <w:rsid w:val="00D974F7"/>
    <w:rsid w:val="00DA02BD"/>
    <w:rsid w:val="00DA5CDF"/>
    <w:rsid w:val="00DB1807"/>
    <w:rsid w:val="00DB6A04"/>
    <w:rsid w:val="00DC4CCD"/>
    <w:rsid w:val="00DC5D82"/>
    <w:rsid w:val="00DD171C"/>
    <w:rsid w:val="00DD2765"/>
    <w:rsid w:val="00DD3490"/>
    <w:rsid w:val="00DD6639"/>
    <w:rsid w:val="00DE0FA6"/>
    <w:rsid w:val="00DE2540"/>
    <w:rsid w:val="00DF05C2"/>
    <w:rsid w:val="00DF1C03"/>
    <w:rsid w:val="00DF4D16"/>
    <w:rsid w:val="00E02346"/>
    <w:rsid w:val="00E02BE6"/>
    <w:rsid w:val="00E06F3A"/>
    <w:rsid w:val="00E134AA"/>
    <w:rsid w:val="00E16D9F"/>
    <w:rsid w:val="00E3120B"/>
    <w:rsid w:val="00E34372"/>
    <w:rsid w:val="00E50026"/>
    <w:rsid w:val="00E53D50"/>
    <w:rsid w:val="00E57442"/>
    <w:rsid w:val="00E62FDE"/>
    <w:rsid w:val="00E64BC7"/>
    <w:rsid w:val="00E70AB1"/>
    <w:rsid w:val="00E722E2"/>
    <w:rsid w:val="00E7241E"/>
    <w:rsid w:val="00E82FE1"/>
    <w:rsid w:val="00E862D5"/>
    <w:rsid w:val="00E86591"/>
    <w:rsid w:val="00E87E80"/>
    <w:rsid w:val="00E927C7"/>
    <w:rsid w:val="00EA3300"/>
    <w:rsid w:val="00EA4461"/>
    <w:rsid w:val="00EB2799"/>
    <w:rsid w:val="00EC07E2"/>
    <w:rsid w:val="00EC1ECF"/>
    <w:rsid w:val="00EC3031"/>
    <w:rsid w:val="00ED13D6"/>
    <w:rsid w:val="00ED3E0C"/>
    <w:rsid w:val="00EF4CD3"/>
    <w:rsid w:val="00F040BA"/>
    <w:rsid w:val="00F11AE3"/>
    <w:rsid w:val="00F12242"/>
    <w:rsid w:val="00F15EF3"/>
    <w:rsid w:val="00F264E7"/>
    <w:rsid w:val="00F26EAA"/>
    <w:rsid w:val="00F366F1"/>
    <w:rsid w:val="00F4482D"/>
    <w:rsid w:val="00F611C4"/>
    <w:rsid w:val="00F726E9"/>
    <w:rsid w:val="00F94BBD"/>
    <w:rsid w:val="00FA4F65"/>
    <w:rsid w:val="00FA52DE"/>
    <w:rsid w:val="00FB3E7D"/>
    <w:rsid w:val="00FB4148"/>
    <w:rsid w:val="00FC41B6"/>
    <w:rsid w:val="00FC459D"/>
    <w:rsid w:val="00FE115D"/>
    <w:rsid w:val="00FE26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4341B8"/>
  <w15:chartTrackingRefBased/>
  <w15:docId w15:val="{61DD40BC-A387-43A9-AC86-293E87297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ListParagraph">
    <w:name w:val="List Paragraph"/>
    <w:basedOn w:val="Normal"/>
    <w:uiPriority w:val="34"/>
    <w:qFormat/>
    <w:rsid w:val="00760568"/>
    <w:pPr>
      <w:spacing w:after="160" w:line="256" w:lineRule="auto"/>
      <w:ind w:left="720"/>
      <w:contextualSpacing/>
      <w:jc w:val="left"/>
    </w:pPr>
    <w:rPr>
      <w:rFonts w:ascii="Calibri" w:eastAsia="Calibri" w:hAnsi="Calibri"/>
      <w:sz w:val="22"/>
      <w:szCs w:val="22"/>
      <w:lang w:val="en-GB"/>
    </w:rPr>
  </w:style>
  <w:style w:type="character" w:styleId="CommentReference">
    <w:name w:val="annotation reference"/>
    <w:basedOn w:val="DefaultParagraphFont"/>
    <w:uiPriority w:val="99"/>
    <w:unhideWhenUsed/>
    <w:rsid w:val="00D3714E"/>
    <w:rPr>
      <w:sz w:val="16"/>
      <w:szCs w:val="16"/>
    </w:rPr>
  </w:style>
  <w:style w:type="paragraph" w:styleId="CommentText">
    <w:name w:val="annotation text"/>
    <w:basedOn w:val="Normal"/>
    <w:link w:val="CommentTextChar"/>
    <w:uiPriority w:val="99"/>
    <w:unhideWhenUsed/>
    <w:rsid w:val="002B4226"/>
    <w:pPr>
      <w:widowControl w:val="0"/>
      <w:autoSpaceDE w:val="0"/>
      <w:autoSpaceDN w:val="0"/>
      <w:jc w:val="left"/>
    </w:pPr>
    <w:rPr>
      <w:rFonts w:eastAsia="Times New Roman"/>
      <w:lang w:val="id"/>
    </w:rPr>
  </w:style>
  <w:style w:type="character" w:customStyle="1" w:styleId="CommentTextChar">
    <w:name w:val="Comment Text Char"/>
    <w:basedOn w:val="DefaultParagraphFont"/>
    <w:link w:val="CommentText"/>
    <w:uiPriority w:val="99"/>
    <w:rsid w:val="002B4226"/>
    <w:rPr>
      <w:rFonts w:eastAsia="Times New Roman"/>
      <w:lang w:val="id" w:eastAsia="en-US"/>
    </w:rPr>
  </w:style>
  <w:style w:type="paragraph" w:styleId="BalloonText">
    <w:name w:val="Balloon Text"/>
    <w:basedOn w:val="Normal"/>
    <w:link w:val="BalloonTextChar"/>
    <w:rsid w:val="002B4226"/>
    <w:rPr>
      <w:rFonts w:ascii="Segoe UI" w:hAnsi="Segoe UI" w:cs="Segoe UI"/>
      <w:sz w:val="18"/>
      <w:szCs w:val="18"/>
    </w:rPr>
  </w:style>
  <w:style w:type="character" w:customStyle="1" w:styleId="BalloonTextChar">
    <w:name w:val="Balloon Text Char"/>
    <w:basedOn w:val="DefaultParagraphFont"/>
    <w:link w:val="BalloonText"/>
    <w:rsid w:val="002B4226"/>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oleObject" Target="embeddings/oleObject3.bin"/><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w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wmf"/><Relationship Id="rId33" Type="http://schemas.openxmlformats.org/officeDocument/2006/relationships/image" Target="media/image11.jpe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7.wmf"/><Relationship Id="rId29" Type="http://schemas.openxmlformats.org/officeDocument/2006/relationships/image" Target="media/image9.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7.bin"/><Relationship Id="rId32" Type="http://schemas.openxmlformats.org/officeDocument/2006/relationships/image" Target="media/image12.jpe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8.wmf"/><Relationship Id="rId28" Type="http://schemas.openxmlformats.org/officeDocument/2006/relationships/oleObject" Target="embeddings/oleObject8.bin"/><Relationship Id="rId36" Type="http://schemas.openxmlformats.org/officeDocument/2006/relationships/image" Target="media/image15.png"/><Relationship Id="rId49" Type="http://schemas.openxmlformats.org/officeDocument/2006/relationships/image" Target="media/image28.png"/><Relationship Id="rId10" Type="http://schemas.openxmlformats.org/officeDocument/2006/relationships/footer" Target="footer2.xml"/><Relationship Id="rId19" Type="http://schemas.openxmlformats.org/officeDocument/2006/relationships/oleObject" Target="embeddings/oleObject4.bin"/><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wmf"/><Relationship Id="rId22" Type="http://schemas.openxmlformats.org/officeDocument/2006/relationships/oleObject" Target="embeddings/oleObject6.bin"/><Relationship Id="rId27" Type="http://schemas.openxmlformats.org/officeDocument/2006/relationships/image" Target="media/image70.wmf"/><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2.wmf"/><Relationship Id="rId48" Type="http://schemas.openxmlformats.org/officeDocument/2006/relationships/image" Target="media/image27.pn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00AAAA-4D93-4062-AF6B-1D1D97C70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4599</Words>
  <Characters>2621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0753</CharactersWithSpaces>
  <SharedDoc>false</SharedDoc>
  <HLinks>
    <vt:vector size="6" baseType="variant">
      <vt:variant>
        <vt:i4>655383</vt:i4>
      </vt:variant>
      <vt:variant>
        <vt:i4>0</vt:i4>
      </vt:variant>
      <vt:variant>
        <vt:i4>0</vt:i4>
      </vt:variant>
      <vt:variant>
        <vt:i4>5</vt:i4>
      </vt:variant>
      <vt:variant>
        <vt:lpwstr>http://www.ejournal.unesa.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Rayhan Ramadhan Putra</dc:creator>
  <cp:keywords/>
  <cp:lastModifiedBy>Rayhan Ramadhan Putra</cp:lastModifiedBy>
  <cp:revision>5</cp:revision>
  <cp:lastPrinted>2021-03-01T13:11:00Z</cp:lastPrinted>
  <dcterms:created xsi:type="dcterms:W3CDTF">2021-04-20T19:06:00Z</dcterms:created>
  <dcterms:modified xsi:type="dcterms:W3CDTF">2021-04-27T21:12:00Z</dcterms:modified>
</cp:coreProperties>
</file>